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48064" w14:textId="3FC88AD1" w:rsidR="002C397A" w:rsidRPr="00F648DB" w:rsidRDefault="004F7245">
      <w:pPr>
        <w:pStyle w:val="Heading1"/>
      </w:pPr>
      <w:bookmarkStart w:id="0" w:name="markdown-guidelines"/>
      <w:r w:rsidRPr="00F648DB">
        <w:t>Docx guidelines</w:t>
      </w:r>
      <w:bookmarkEnd w:id="0"/>
    </w:p>
    <w:p w14:paraId="7FBFDBB7" w14:textId="7D0917D0" w:rsidR="004F7245" w:rsidRPr="003C238D" w:rsidRDefault="007F1CA8" w:rsidP="004F7245">
      <w:pPr>
        <w:pStyle w:val="Heading2"/>
      </w:pPr>
      <w:bookmarkStart w:id="1" w:name="headers"/>
      <w:r w:rsidRPr="003C238D">
        <w:t>Styles</w:t>
      </w:r>
    </w:p>
    <w:p w14:paraId="2E584075" w14:textId="2B699E2C" w:rsidR="004F7245" w:rsidRDefault="004F7245" w:rsidP="00363A63">
      <w:pPr>
        <w:pStyle w:val="BodyText"/>
        <w:jc w:val="both"/>
      </w:pPr>
      <w:r>
        <w:t xml:space="preserve">MS Word styles are your friend. There are a way for the platform to recognize whether you intend a body of text to be a heading or a paragraph. For a human, it may seem like an easy task in distinguishing a paragraph from a quotation or a chapter title from a section header, but that’s because a typical human have seen lots and lots of </w:t>
      </w:r>
      <w:r w:rsidR="007F1CA8">
        <w:t>text</w:t>
      </w:r>
      <w:r>
        <w:t xml:space="preserve"> and developed an intuition</w:t>
      </w:r>
      <w:r w:rsidR="007F1CA8">
        <w:t xml:space="preserve"> in this regard</w:t>
      </w:r>
      <w:r>
        <w:t>.</w:t>
      </w:r>
      <w:r w:rsidR="007F1CA8">
        <w:t xml:space="preserve"> For instructions run by a computer, this task is not so simple.</w:t>
      </w:r>
    </w:p>
    <w:p w14:paraId="140D8419" w14:textId="04E29B91" w:rsidR="004F7245" w:rsidRDefault="007F1CA8" w:rsidP="00363A63">
      <w:pPr>
        <w:pStyle w:val="BodyText"/>
        <w:jc w:val="both"/>
      </w:pPr>
      <w:r>
        <w:t>This is why you must use MS Word styles in order for the computer to transform your manuscript into a book.</w:t>
      </w:r>
    </w:p>
    <w:p w14:paraId="0476CCBE" w14:textId="5F99C185" w:rsidR="009F76C1" w:rsidRDefault="009F76C1" w:rsidP="00363A63">
      <w:pPr>
        <w:pStyle w:val="BodyText"/>
        <w:jc w:val="both"/>
      </w:pPr>
      <w:r>
        <w:t>In order to choose a style, first find the “Home” tab at the top of your MS Word window. Secondly, either select a style from visible in the “Styles” box or click the “⊽” button on the right, choose “Apply Styles” and enter the name of a style you need. The “</w:t>
      </w:r>
      <w:r w:rsidRPr="009F76C1">
        <w:rPr>
          <w:i/>
          <w:iCs/>
        </w:rPr>
        <w:fldChar w:fldCharType="begin"/>
      </w:r>
      <w:r w:rsidRPr="009F76C1">
        <w:rPr>
          <w:i/>
          <w:iCs/>
        </w:rPr>
        <w:instrText xml:space="preserve"> REF _Ref157163493 \h </w:instrText>
      </w:r>
      <w:r>
        <w:rPr>
          <w:i/>
          <w:iCs/>
        </w:rPr>
        <w:instrText xml:space="preserve"> \* MERGEFORMAT </w:instrText>
      </w:r>
      <w:r w:rsidRPr="009F76C1">
        <w:rPr>
          <w:i/>
          <w:iCs/>
        </w:rPr>
      </w:r>
      <w:r w:rsidRPr="009F76C1">
        <w:rPr>
          <w:i/>
          <w:iCs/>
        </w:rPr>
        <w:fldChar w:fldCharType="separate"/>
      </w:r>
      <w:r w:rsidRPr="009F76C1">
        <w:rPr>
          <w:i/>
          <w:iCs/>
        </w:rPr>
        <w:t xml:space="preserve">Figure </w:t>
      </w:r>
      <w:r w:rsidRPr="009F76C1">
        <w:rPr>
          <w:i/>
          <w:iCs/>
          <w:noProof/>
        </w:rPr>
        <w:t>1</w:t>
      </w:r>
      <w:r w:rsidRPr="009F76C1">
        <w:rPr>
          <w:i/>
          <w:iCs/>
        </w:rPr>
        <w:t>. How to select a MS Word style.</w:t>
      </w:r>
      <w:r w:rsidRPr="009F76C1">
        <w:rPr>
          <w:i/>
          <w:iCs/>
        </w:rPr>
        <w:fldChar w:fldCharType="end"/>
      </w:r>
      <w:r>
        <w:t>” shows you how to do it. In the “</w:t>
      </w:r>
      <w:r w:rsidR="00CD5DAD" w:rsidRPr="00CD5DAD">
        <w:rPr>
          <w:i/>
          <w:iCs/>
        </w:rPr>
        <w:fldChar w:fldCharType="begin"/>
      </w:r>
      <w:r w:rsidR="00CD5DAD" w:rsidRPr="00CD5DAD">
        <w:rPr>
          <w:i/>
          <w:iCs/>
        </w:rPr>
        <w:instrText xml:space="preserve"> REF _Ref157164331 \h </w:instrText>
      </w:r>
      <w:r w:rsidR="00CD5DAD">
        <w:rPr>
          <w:i/>
          <w:iCs/>
        </w:rPr>
        <w:instrText xml:space="preserve"> \* MERGEFORMAT </w:instrText>
      </w:r>
      <w:r w:rsidR="00CD5DAD" w:rsidRPr="00CD5DAD">
        <w:rPr>
          <w:i/>
          <w:iCs/>
        </w:rPr>
      </w:r>
      <w:r w:rsidR="00CD5DAD" w:rsidRPr="00CD5DAD">
        <w:rPr>
          <w:i/>
          <w:iCs/>
        </w:rPr>
        <w:fldChar w:fldCharType="separate"/>
      </w:r>
      <w:r w:rsidR="00CD5DAD" w:rsidRPr="00CD5DAD">
        <w:rPr>
          <w:i/>
          <w:iCs/>
        </w:rPr>
        <w:t xml:space="preserve">Table </w:t>
      </w:r>
      <w:r w:rsidR="00CD5DAD" w:rsidRPr="00CD5DAD">
        <w:rPr>
          <w:i/>
          <w:iCs/>
          <w:noProof/>
        </w:rPr>
        <w:t>1</w:t>
      </w:r>
      <w:r w:rsidR="00CD5DAD" w:rsidRPr="00CD5DAD">
        <w:rPr>
          <w:i/>
          <w:iCs/>
        </w:rPr>
        <w:t>. MS Word styles that affect the structure of the end result.</w:t>
      </w:r>
      <w:r w:rsidR="00CD5DAD" w:rsidRPr="00CD5DAD">
        <w:rPr>
          <w:i/>
          <w:iCs/>
        </w:rPr>
        <w:fldChar w:fldCharType="end"/>
      </w:r>
      <w:r w:rsidRPr="00CD5DAD">
        <w:rPr>
          <w:i/>
          <w:iCs/>
        </w:rPr>
        <w:t>”</w:t>
      </w:r>
      <w:r>
        <w:t xml:space="preserve"> you can find the most important </w:t>
      </w:r>
      <w:r w:rsidR="00DB413F">
        <w:t xml:space="preserve">MS Word </w:t>
      </w:r>
      <w:r>
        <w:t>styles</w:t>
      </w:r>
      <w:r w:rsidR="00DB413F">
        <w:t xml:space="preserve"> you can use.</w:t>
      </w:r>
    </w:p>
    <w:p w14:paraId="561E0CE0" w14:textId="35B3611E" w:rsidR="00901F4F" w:rsidRDefault="00901F4F" w:rsidP="00901F4F">
      <w:pPr>
        <w:pStyle w:val="Caption"/>
      </w:pPr>
      <w:bookmarkStart w:id="2" w:name="_Ref157163493"/>
      <w:bookmarkStart w:id="3" w:name="_Toc157173205"/>
      <w:r>
        <w:t xml:space="preserve">Figure </w:t>
      </w:r>
      <w:fldSimple w:instr=" SEQ Figure \* ARABIC ">
        <w:r w:rsidR="00AA23FC">
          <w:rPr>
            <w:noProof/>
          </w:rPr>
          <w:t>1</w:t>
        </w:r>
      </w:fldSimple>
      <w:r>
        <w:t>. How to select a MS Word style.</w:t>
      </w:r>
      <w:bookmarkEnd w:id="2"/>
      <w:bookmarkEnd w:id="3"/>
    </w:p>
    <w:p w14:paraId="44D92DC3" w14:textId="47815D57" w:rsidR="0073782C" w:rsidRDefault="00901F4F" w:rsidP="00EE1DD5">
      <w:pPr>
        <w:pStyle w:val="BodyText"/>
      </w:pPr>
      <w:r>
        <w:rPr>
          <w:noProof/>
        </w:rPr>
        <w:drawing>
          <wp:inline distT="0" distB="0" distL="0" distR="0" wp14:anchorId="48E69C8F" wp14:editId="3401436C">
            <wp:extent cx="5943600" cy="3986530"/>
            <wp:effectExtent l="0" t="0" r="0" b="0"/>
            <wp:docPr id="7" name="Picture 7"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
                    <pic:cNvPicPr/>
                  </pic:nvPicPr>
                  <pic:blipFill>
                    <a:blip r:embed="rId9">
                      <a:extLst>
                        <a:ext uri="{28A0092B-C50C-407E-A947-70E740481C1C}">
                          <a14:useLocalDpi xmlns:a14="http://schemas.microsoft.com/office/drawing/2010/main" val="0"/>
                        </a:ext>
                      </a:extLst>
                    </a:blip>
                    <a:stretch>
                      <a:fillRect/>
                    </a:stretch>
                  </pic:blipFill>
                  <pic:spPr>
                    <a:xfrm>
                      <a:off x="0" y="0"/>
                      <a:ext cx="5943600" cy="3986530"/>
                    </a:xfrm>
                    <a:prstGeom prst="rect">
                      <a:avLst/>
                    </a:prstGeom>
                  </pic:spPr>
                </pic:pic>
              </a:graphicData>
            </a:graphic>
          </wp:inline>
        </w:drawing>
      </w:r>
    </w:p>
    <w:p w14:paraId="6CBDC6ED" w14:textId="7119C4DC" w:rsidR="006239F4" w:rsidRDefault="009F76C1" w:rsidP="00EE1DD5">
      <w:pPr>
        <w:pStyle w:val="BodyText"/>
      </w:pPr>
      <w:r>
        <w:lastRenderedPageBreak/>
        <w:t>When you choose a MS Word style selected content will change its appearance</w:t>
      </w:r>
      <w:r w:rsidR="001F1E1A">
        <w:t xml:space="preserve"> in your  .docx file</w:t>
      </w:r>
      <w:r>
        <w:t>.</w:t>
      </w:r>
      <w:r w:rsidR="001F1E1A">
        <w:t xml:space="preserve"> Do not worry about it. Computers do not care how your content looks in MS Word, whereas applying MS Word styles will enable them to correctly structure your work.</w:t>
      </w:r>
    </w:p>
    <w:p w14:paraId="3FE8F354" w14:textId="6E127BE0" w:rsidR="00F677DA" w:rsidRDefault="00F677DA" w:rsidP="00EE1DD5">
      <w:pPr>
        <w:pStyle w:val="BodyText"/>
      </w:pPr>
    </w:p>
    <w:p w14:paraId="56274320" w14:textId="7E063C97" w:rsidR="00F677DA" w:rsidRDefault="00F677DA" w:rsidP="00F677DA">
      <w:pPr>
        <w:pStyle w:val="Caption"/>
        <w:keepNext/>
      </w:pPr>
      <w:bookmarkStart w:id="4" w:name="_Ref157164331"/>
      <w:r>
        <w:t xml:space="preserve">Table </w:t>
      </w:r>
      <w:r w:rsidR="00C51B77">
        <w:fldChar w:fldCharType="begin"/>
      </w:r>
      <w:r w:rsidR="00C51B77">
        <w:instrText xml:space="preserve"> SEQ Table \* ARABIC </w:instrText>
      </w:r>
      <w:r w:rsidR="00C51B77">
        <w:fldChar w:fldCharType="separate"/>
      </w:r>
      <w:r>
        <w:rPr>
          <w:noProof/>
        </w:rPr>
        <w:t>1</w:t>
      </w:r>
      <w:r w:rsidR="00C51B77">
        <w:rPr>
          <w:noProof/>
        </w:rPr>
        <w:fldChar w:fldCharType="end"/>
      </w:r>
      <w:r>
        <w:t>. MS Word styles that affect the structure of the end result.</w:t>
      </w:r>
      <w:bookmarkEnd w:id="4"/>
    </w:p>
    <w:tbl>
      <w:tblPr>
        <w:tblStyle w:val="Table"/>
        <w:tblW w:w="3750" w:type="pct"/>
        <w:tblLook w:val="07E0" w:firstRow="1" w:lastRow="1" w:firstColumn="1" w:lastColumn="1" w:noHBand="1" w:noVBand="1"/>
      </w:tblPr>
      <w:tblGrid>
        <w:gridCol w:w="1890"/>
        <w:gridCol w:w="5130"/>
      </w:tblGrid>
      <w:tr w:rsidR="00F677DA" w14:paraId="793FDD15" w14:textId="77777777" w:rsidTr="00FD2E2F">
        <w:tc>
          <w:tcPr>
            <w:tcW w:w="1346" w:type="pct"/>
            <w:tcBorders>
              <w:bottom w:val="single" w:sz="0" w:space="0" w:color="auto"/>
            </w:tcBorders>
            <w:vAlign w:val="bottom"/>
          </w:tcPr>
          <w:p w14:paraId="5DC9204B" w14:textId="1622C6FA" w:rsidR="00F677DA" w:rsidRDefault="00F677DA" w:rsidP="00F677DA">
            <w:pPr>
              <w:pStyle w:val="Compact"/>
              <w:rPr>
                <w:b/>
                <w:bCs/>
              </w:rPr>
            </w:pPr>
            <w:r>
              <w:rPr>
                <w:b/>
                <w:bCs/>
              </w:rPr>
              <w:t>MS Word Style</w:t>
            </w:r>
          </w:p>
        </w:tc>
        <w:tc>
          <w:tcPr>
            <w:tcW w:w="3654" w:type="pct"/>
            <w:tcBorders>
              <w:bottom w:val="single" w:sz="0" w:space="0" w:color="auto"/>
            </w:tcBorders>
            <w:vAlign w:val="bottom"/>
          </w:tcPr>
          <w:p w14:paraId="0FED2836" w14:textId="7B574398" w:rsidR="00F677DA" w:rsidRPr="00294D53" w:rsidRDefault="00F677DA" w:rsidP="00F677DA">
            <w:pPr>
              <w:pStyle w:val="Compact"/>
              <w:rPr>
                <w:b/>
                <w:bCs/>
              </w:rPr>
            </w:pPr>
            <w:r>
              <w:rPr>
                <w:b/>
                <w:bCs/>
              </w:rPr>
              <w:t>Part of a book</w:t>
            </w:r>
          </w:p>
        </w:tc>
      </w:tr>
      <w:tr w:rsidR="00F677DA" w14:paraId="719CA1F6" w14:textId="77777777" w:rsidTr="00FD2E2F">
        <w:tc>
          <w:tcPr>
            <w:tcW w:w="1346" w:type="pct"/>
          </w:tcPr>
          <w:p w14:paraId="07A782F1" w14:textId="4F3834EB" w:rsidR="00F677DA" w:rsidRPr="00F677DA" w:rsidRDefault="00F677DA" w:rsidP="00F677DA">
            <w:pPr>
              <w:pStyle w:val="Compact"/>
              <w:rPr>
                <w:i/>
                <w:iCs/>
              </w:rPr>
            </w:pPr>
            <w:r w:rsidRPr="00F677DA">
              <w:rPr>
                <w:i/>
                <w:iCs/>
              </w:rPr>
              <w:t>Heading 1</w:t>
            </w:r>
          </w:p>
        </w:tc>
        <w:tc>
          <w:tcPr>
            <w:tcW w:w="3654" w:type="pct"/>
          </w:tcPr>
          <w:p w14:paraId="2211738E" w14:textId="07E8C3AD" w:rsidR="00F677DA" w:rsidRPr="00F677DA" w:rsidRDefault="00F677DA" w:rsidP="00F677DA">
            <w:pPr>
              <w:pStyle w:val="Compact"/>
            </w:pPr>
            <w:r w:rsidRPr="00F677DA">
              <w:t>Heading 1 (e.g. chapter heading)</w:t>
            </w:r>
          </w:p>
        </w:tc>
      </w:tr>
      <w:tr w:rsidR="00F677DA" w14:paraId="7D1901E8" w14:textId="77777777" w:rsidTr="00FD2E2F">
        <w:tc>
          <w:tcPr>
            <w:tcW w:w="1346" w:type="pct"/>
          </w:tcPr>
          <w:p w14:paraId="65F8A118" w14:textId="3A52FBE1" w:rsidR="00F677DA" w:rsidRPr="00F677DA" w:rsidRDefault="00F677DA" w:rsidP="00F677DA">
            <w:pPr>
              <w:pStyle w:val="Compact"/>
              <w:rPr>
                <w:i/>
                <w:iCs/>
              </w:rPr>
            </w:pPr>
            <w:r w:rsidRPr="00F677DA">
              <w:rPr>
                <w:i/>
                <w:iCs/>
              </w:rPr>
              <w:t>Heading 2</w:t>
            </w:r>
          </w:p>
        </w:tc>
        <w:tc>
          <w:tcPr>
            <w:tcW w:w="3654" w:type="pct"/>
          </w:tcPr>
          <w:p w14:paraId="20FE5E51" w14:textId="405708C7" w:rsidR="00F677DA" w:rsidRPr="00F677DA" w:rsidRDefault="00F677DA" w:rsidP="00F677DA">
            <w:pPr>
              <w:pStyle w:val="Compact"/>
            </w:pPr>
            <w:r w:rsidRPr="00F677DA">
              <w:t>Heading 2 (e.g. section heading)</w:t>
            </w:r>
          </w:p>
        </w:tc>
      </w:tr>
      <w:tr w:rsidR="00F677DA" w14:paraId="214B560D" w14:textId="77777777" w:rsidTr="00FD2E2F">
        <w:tc>
          <w:tcPr>
            <w:tcW w:w="1346" w:type="pct"/>
          </w:tcPr>
          <w:p w14:paraId="205184A8" w14:textId="1C95BEC8" w:rsidR="00F677DA" w:rsidRPr="00F677DA" w:rsidRDefault="00F677DA" w:rsidP="00F677DA">
            <w:pPr>
              <w:pStyle w:val="Compact"/>
              <w:rPr>
                <w:i/>
                <w:iCs/>
              </w:rPr>
            </w:pPr>
            <w:r w:rsidRPr="00F677DA">
              <w:rPr>
                <w:i/>
                <w:iCs/>
              </w:rPr>
              <w:t>Heading 3</w:t>
            </w:r>
          </w:p>
        </w:tc>
        <w:tc>
          <w:tcPr>
            <w:tcW w:w="3654" w:type="pct"/>
          </w:tcPr>
          <w:p w14:paraId="2E3AEA55" w14:textId="0E48F7A7" w:rsidR="00F677DA" w:rsidRPr="00F677DA" w:rsidRDefault="00F677DA" w:rsidP="00F677DA">
            <w:pPr>
              <w:pStyle w:val="Compact"/>
            </w:pPr>
            <w:r w:rsidRPr="00F677DA">
              <w:t>Heading 3 (e.g. sub</w:t>
            </w:r>
            <w:r>
              <w:t>-</w:t>
            </w:r>
            <w:r w:rsidRPr="00F677DA">
              <w:t>section heading)</w:t>
            </w:r>
          </w:p>
        </w:tc>
      </w:tr>
      <w:tr w:rsidR="00F677DA" w14:paraId="7E6FB94A" w14:textId="77777777" w:rsidTr="00FD2E2F">
        <w:tc>
          <w:tcPr>
            <w:tcW w:w="1346" w:type="pct"/>
          </w:tcPr>
          <w:p w14:paraId="23D0774B" w14:textId="37C4C28B" w:rsidR="00F677DA" w:rsidRPr="00F677DA" w:rsidRDefault="00F677DA" w:rsidP="00F677DA">
            <w:pPr>
              <w:pStyle w:val="Compact"/>
              <w:rPr>
                <w:i/>
                <w:iCs/>
              </w:rPr>
            </w:pPr>
            <w:r w:rsidRPr="00F677DA">
              <w:rPr>
                <w:i/>
                <w:iCs/>
              </w:rPr>
              <w:t>Heading 4</w:t>
            </w:r>
          </w:p>
        </w:tc>
        <w:tc>
          <w:tcPr>
            <w:tcW w:w="3654" w:type="pct"/>
          </w:tcPr>
          <w:p w14:paraId="0E4477B8" w14:textId="725AE357" w:rsidR="00F677DA" w:rsidRDefault="00F677DA" w:rsidP="00F677DA">
            <w:pPr>
              <w:pStyle w:val="Compact"/>
            </w:pPr>
            <w:r w:rsidRPr="00F677DA">
              <w:t xml:space="preserve">Heading </w:t>
            </w:r>
            <w:r>
              <w:t>4</w:t>
            </w:r>
            <w:r w:rsidRPr="00F677DA">
              <w:t xml:space="preserve"> (e.g.</w:t>
            </w:r>
            <w:r>
              <w:t xml:space="preserve"> </w:t>
            </w:r>
            <w:r w:rsidRPr="00F677DA">
              <w:t>heading</w:t>
            </w:r>
            <w:r>
              <w:t xml:space="preserve"> for dividing sub-sections</w:t>
            </w:r>
            <w:r w:rsidRPr="00F677DA">
              <w:t>)</w:t>
            </w:r>
          </w:p>
        </w:tc>
      </w:tr>
      <w:tr w:rsidR="00F677DA" w14:paraId="67FA73CA" w14:textId="77777777" w:rsidTr="00FD2E2F">
        <w:tc>
          <w:tcPr>
            <w:tcW w:w="1346" w:type="pct"/>
          </w:tcPr>
          <w:p w14:paraId="5424FA49" w14:textId="126817B4" w:rsidR="00F677DA" w:rsidRPr="00F677DA" w:rsidRDefault="00F677DA" w:rsidP="00F677DA">
            <w:pPr>
              <w:pStyle w:val="Compact"/>
              <w:rPr>
                <w:i/>
                <w:iCs/>
              </w:rPr>
            </w:pPr>
            <w:r w:rsidRPr="00F677DA">
              <w:rPr>
                <w:i/>
                <w:iCs/>
              </w:rPr>
              <w:t>Heading 5</w:t>
            </w:r>
          </w:p>
        </w:tc>
        <w:tc>
          <w:tcPr>
            <w:tcW w:w="3654" w:type="pct"/>
          </w:tcPr>
          <w:p w14:paraId="6C1BCB62" w14:textId="0F7D474C" w:rsidR="00F677DA" w:rsidRDefault="00F677DA" w:rsidP="00F677DA">
            <w:pPr>
              <w:pStyle w:val="Compact"/>
            </w:pPr>
            <w:r w:rsidRPr="00F677DA">
              <w:t xml:space="preserve">Heading </w:t>
            </w:r>
            <w:r>
              <w:t>5</w:t>
            </w:r>
            <w:r w:rsidRPr="00F677DA">
              <w:t xml:space="preserve"> (e.g.</w:t>
            </w:r>
            <w:r>
              <w:t xml:space="preserve"> </w:t>
            </w:r>
            <w:r w:rsidRPr="00F677DA">
              <w:t>heading</w:t>
            </w:r>
            <w:r>
              <w:t xml:space="preserve"> for parts divided with Heading 4</w:t>
            </w:r>
            <w:r w:rsidRPr="00F677DA">
              <w:t>)</w:t>
            </w:r>
          </w:p>
        </w:tc>
      </w:tr>
      <w:tr w:rsidR="00F677DA" w14:paraId="41655992" w14:textId="77777777" w:rsidTr="00FD2E2F">
        <w:tc>
          <w:tcPr>
            <w:tcW w:w="1346" w:type="pct"/>
          </w:tcPr>
          <w:p w14:paraId="60F5E8D4" w14:textId="3E6219A0" w:rsidR="00F677DA" w:rsidRPr="00F677DA" w:rsidRDefault="00F677DA" w:rsidP="00F677DA">
            <w:pPr>
              <w:pStyle w:val="Compact"/>
              <w:rPr>
                <w:i/>
                <w:iCs/>
              </w:rPr>
            </w:pPr>
            <w:r w:rsidRPr="00F677DA">
              <w:rPr>
                <w:i/>
                <w:iCs/>
              </w:rPr>
              <w:t>Quote</w:t>
            </w:r>
          </w:p>
        </w:tc>
        <w:tc>
          <w:tcPr>
            <w:tcW w:w="3654" w:type="pct"/>
          </w:tcPr>
          <w:p w14:paraId="110D3964" w14:textId="4EFF9B10" w:rsidR="00F677DA" w:rsidRDefault="002316F2" w:rsidP="00F677DA">
            <w:pPr>
              <w:pStyle w:val="Compact"/>
            </w:pPr>
            <w:r>
              <w:t xml:space="preserve">Quotes </w:t>
            </w:r>
          </w:p>
        </w:tc>
      </w:tr>
    </w:tbl>
    <w:p w14:paraId="2D1C753B" w14:textId="37CA2F47" w:rsidR="00F677DA" w:rsidRDefault="00F677DA" w:rsidP="00EE1DD5">
      <w:pPr>
        <w:pStyle w:val="BodyText"/>
      </w:pPr>
    </w:p>
    <w:p w14:paraId="62847E46" w14:textId="77777777" w:rsidR="00F677DA" w:rsidRDefault="00F677DA" w:rsidP="00EE1DD5">
      <w:pPr>
        <w:pStyle w:val="BodyText"/>
      </w:pPr>
    </w:p>
    <w:p w14:paraId="2F883844" w14:textId="17E3658B" w:rsidR="00F677DA" w:rsidRDefault="00F677DA" w:rsidP="00EE1DD5">
      <w:pPr>
        <w:pStyle w:val="BodyText"/>
      </w:pPr>
    </w:p>
    <w:p w14:paraId="09BB3B00" w14:textId="6ED316A2" w:rsidR="00F677DA" w:rsidRDefault="00F677DA" w:rsidP="00EE1DD5">
      <w:pPr>
        <w:pStyle w:val="BodyText"/>
      </w:pPr>
    </w:p>
    <w:p w14:paraId="3318486D" w14:textId="77777777" w:rsidR="00F677DA" w:rsidRDefault="00F677DA" w:rsidP="00EE1DD5">
      <w:pPr>
        <w:pStyle w:val="BodyText"/>
      </w:pPr>
    </w:p>
    <w:p w14:paraId="6A18D810" w14:textId="77777777" w:rsidR="006239F4" w:rsidRDefault="006239F4" w:rsidP="00EE1DD5">
      <w:pPr>
        <w:pStyle w:val="BodyText"/>
      </w:pPr>
    </w:p>
    <w:p w14:paraId="615A1584" w14:textId="77777777" w:rsidR="006239F4" w:rsidRDefault="006239F4" w:rsidP="00EE1DD5">
      <w:pPr>
        <w:pStyle w:val="BodyText"/>
      </w:pPr>
    </w:p>
    <w:p w14:paraId="34DD6CA0" w14:textId="375156BD" w:rsidR="007F1CA8" w:rsidRDefault="007F1CA8" w:rsidP="007F1CA8">
      <w:pPr>
        <w:pStyle w:val="BodyText"/>
      </w:pPr>
      <w:r w:rsidRPr="007F1CA8">
        <w:rPr>
          <w:noProof/>
        </w:rPr>
        <w:drawing>
          <wp:inline distT="0" distB="0" distL="0" distR="0" wp14:anchorId="46795F2F" wp14:editId="2A6EB87B">
            <wp:extent cx="5943600" cy="20472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047240"/>
                    </a:xfrm>
                    <a:prstGeom prst="rect">
                      <a:avLst/>
                    </a:prstGeom>
                  </pic:spPr>
                </pic:pic>
              </a:graphicData>
            </a:graphic>
          </wp:inline>
        </w:drawing>
      </w:r>
    </w:p>
    <w:tbl>
      <w:tblPr>
        <w:tblStyle w:val="Table"/>
        <w:tblW w:w="327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081"/>
        <w:gridCol w:w="5034"/>
      </w:tblGrid>
      <w:tr w:rsidR="007F1CA8" w14:paraId="21629C26" w14:textId="77777777" w:rsidTr="001A0DAF">
        <w:tc>
          <w:tcPr>
            <w:tcW w:w="0" w:type="auto"/>
            <w:vAlign w:val="bottom"/>
          </w:tcPr>
          <w:p w14:paraId="280F272F" w14:textId="2A29B63F" w:rsidR="007F1CA8" w:rsidRPr="002B164B" w:rsidRDefault="00332000" w:rsidP="00AB17D6">
            <w:pPr>
              <w:pStyle w:val="Compact"/>
              <w:rPr>
                <w:sz w:val="22"/>
                <w:szCs w:val="22"/>
              </w:rPr>
            </w:pPr>
            <w:r>
              <w:rPr>
                <w:sz w:val="22"/>
                <w:szCs w:val="22"/>
              </w:rPr>
              <w:t>#</w:t>
            </w:r>
            <w:r w:rsidR="001A0DAF" w:rsidRPr="002B164B">
              <w:rPr>
                <w:sz w:val="22"/>
                <w:szCs w:val="22"/>
              </w:rPr>
              <w:t>Id</w:t>
            </w:r>
          </w:p>
        </w:tc>
        <w:tc>
          <w:tcPr>
            <w:tcW w:w="4173" w:type="pct"/>
            <w:vAlign w:val="bottom"/>
          </w:tcPr>
          <w:p w14:paraId="685F0C2A" w14:textId="26AE68B7" w:rsidR="007F1CA8" w:rsidRPr="002B164B" w:rsidRDefault="001A0DAF" w:rsidP="00AB17D6">
            <w:pPr>
              <w:pStyle w:val="Compact"/>
              <w:rPr>
                <w:sz w:val="22"/>
                <w:szCs w:val="22"/>
              </w:rPr>
            </w:pPr>
            <w:r w:rsidRPr="002B164B">
              <w:rPr>
                <w:sz w:val="22"/>
                <w:szCs w:val="22"/>
              </w:rPr>
              <w:t>docx-styles</w:t>
            </w:r>
          </w:p>
        </w:tc>
      </w:tr>
      <w:tr w:rsidR="001A0DAF" w14:paraId="6FD47EDC" w14:textId="77777777" w:rsidTr="001A0DAF">
        <w:tc>
          <w:tcPr>
            <w:tcW w:w="0" w:type="auto"/>
            <w:vAlign w:val="bottom"/>
          </w:tcPr>
          <w:p w14:paraId="7A333166" w14:textId="1D416009" w:rsidR="001A0DAF" w:rsidRPr="002B164B" w:rsidRDefault="00332000" w:rsidP="001A0DAF">
            <w:pPr>
              <w:pStyle w:val="Compact"/>
              <w:rPr>
                <w:sz w:val="22"/>
                <w:szCs w:val="22"/>
              </w:rPr>
            </w:pPr>
            <w:r>
              <w:rPr>
                <w:sz w:val="22"/>
                <w:szCs w:val="22"/>
              </w:rPr>
              <w:t>#</w:t>
            </w:r>
            <w:r w:rsidR="001A0DAF" w:rsidRPr="002B164B">
              <w:rPr>
                <w:sz w:val="22"/>
                <w:szCs w:val="22"/>
              </w:rPr>
              <w:t>File</w:t>
            </w:r>
          </w:p>
        </w:tc>
        <w:tc>
          <w:tcPr>
            <w:tcW w:w="4173" w:type="pct"/>
            <w:vAlign w:val="bottom"/>
          </w:tcPr>
          <w:p w14:paraId="18FAFD4F" w14:textId="32E6D192" w:rsidR="001A0DAF" w:rsidRPr="002B164B" w:rsidRDefault="001A0DAF" w:rsidP="001A0DAF">
            <w:pPr>
              <w:pStyle w:val="Compact"/>
              <w:rPr>
                <w:sz w:val="22"/>
                <w:szCs w:val="22"/>
              </w:rPr>
            </w:pPr>
            <w:r w:rsidRPr="002B164B">
              <w:rPr>
                <w:sz w:val="22"/>
                <w:szCs w:val="22"/>
              </w:rPr>
              <w:t>./images/docx-styles.png</w:t>
            </w:r>
          </w:p>
        </w:tc>
      </w:tr>
      <w:tr w:rsidR="001A0DAF" w14:paraId="68A6F227" w14:textId="77777777" w:rsidTr="001A0DAF">
        <w:tc>
          <w:tcPr>
            <w:tcW w:w="0" w:type="auto"/>
            <w:vAlign w:val="bottom"/>
          </w:tcPr>
          <w:p w14:paraId="5E923FED" w14:textId="700E083E" w:rsidR="001A0DAF" w:rsidRPr="002B164B" w:rsidRDefault="00332000" w:rsidP="001A0DAF">
            <w:pPr>
              <w:pStyle w:val="Compact"/>
              <w:rPr>
                <w:sz w:val="22"/>
                <w:szCs w:val="22"/>
              </w:rPr>
            </w:pPr>
            <w:r>
              <w:rPr>
                <w:sz w:val="22"/>
                <w:szCs w:val="22"/>
              </w:rPr>
              <w:t>#</w:t>
            </w:r>
            <w:r w:rsidR="001A0DAF" w:rsidRPr="002B164B">
              <w:rPr>
                <w:sz w:val="22"/>
                <w:szCs w:val="22"/>
              </w:rPr>
              <w:t>Align</w:t>
            </w:r>
          </w:p>
        </w:tc>
        <w:tc>
          <w:tcPr>
            <w:tcW w:w="4173" w:type="pct"/>
            <w:vAlign w:val="bottom"/>
          </w:tcPr>
          <w:p w14:paraId="2BAB60A2" w14:textId="295433BA" w:rsidR="001A0DAF" w:rsidRPr="002B164B" w:rsidRDefault="001A0DAF" w:rsidP="001A0DAF">
            <w:pPr>
              <w:pStyle w:val="Compact"/>
              <w:rPr>
                <w:sz w:val="22"/>
                <w:szCs w:val="22"/>
              </w:rPr>
            </w:pPr>
            <w:r w:rsidRPr="002B164B">
              <w:rPr>
                <w:sz w:val="22"/>
                <w:szCs w:val="22"/>
              </w:rPr>
              <w:t>center</w:t>
            </w:r>
          </w:p>
        </w:tc>
      </w:tr>
      <w:tr w:rsidR="001A0DAF" w14:paraId="2C2D624A" w14:textId="77777777" w:rsidTr="001A0DAF">
        <w:tc>
          <w:tcPr>
            <w:tcW w:w="0" w:type="auto"/>
          </w:tcPr>
          <w:p w14:paraId="5F0D1F11" w14:textId="655F1D98" w:rsidR="001A0DAF" w:rsidRPr="002B164B" w:rsidRDefault="00332000" w:rsidP="001A0DAF">
            <w:pPr>
              <w:pStyle w:val="Compact"/>
              <w:rPr>
                <w:sz w:val="22"/>
                <w:szCs w:val="22"/>
              </w:rPr>
            </w:pPr>
            <w:r>
              <w:rPr>
                <w:sz w:val="22"/>
                <w:szCs w:val="22"/>
              </w:rPr>
              <w:lastRenderedPageBreak/>
              <w:t>#</w:t>
            </w:r>
            <w:r w:rsidR="001A0DAF" w:rsidRPr="002B164B">
              <w:rPr>
                <w:sz w:val="22"/>
                <w:szCs w:val="22"/>
              </w:rPr>
              <w:t>Caption</w:t>
            </w:r>
          </w:p>
        </w:tc>
        <w:tc>
          <w:tcPr>
            <w:tcW w:w="4173" w:type="pct"/>
          </w:tcPr>
          <w:p w14:paraId="156DB109" w14:textId="791B45EE" w:rsidR="001A0DAF" w:rsidRPr="002B164B" w:rsidRDefault="001A0DAF" w:rsidP="001A0DAF">
            <w:pPr>
              <w:pStyle w:val="Compact"/>
              <w:rPr>
                <w:sz w:val="22"/>
                <w:szCs w:val="22"/>
              </w:rPr>
            </w:pPr>
            <w:r w:rsidRPr="002B164B">
              <w:rPr>
                <w:sz w:val="22"/>
                <w:szCs w:val="22"/>
              </w:rPr>
              <w:t>You can find a selection of MS Word styles in the “Home” &gt; “Styles” bar at the top of your MS Word window.</w:t>
            </w:r>
          </w:p>
        </w:tc>
      </w:tr>
    </w:tbl>
    <w:p w14:paraId="71614F58" w14:textId="4ED7E9C9" w:rsidR="003F0A70" w:rsidRDefault="003F0A70" w:rsidP="003F0A70">
      <w:pPr>
        <w:pStyle w:val="BodyText"/>
      </w:pPr>
    </w:p>
    <w:p w14:paraId="4C309145" w14:textId="61DEB489" w:rsidR="00137336" w:rsidRDefault="00137336" w:rsidP="003F0A70">
      <w:pPr>
        <w:pStyle w:val="BodyText"/>
      </w:pPr>
    </w:p>
    <w:p w14:paraId="37C0E3BB" w14:textId="77777777" w:rsidR="00210DCB" w:rsidRDefault="00210DCB" w:rsidP="003F0A70">
      <w:pPr>
        <w:pStyle w:val="BodyText"/>
      </w:pPr>
    </w:p>
    <w:p w14:paraId="1FF034AB" w14:textId="77777777" w:rsidR="003F0A70" w:rsidRDefault="003F0A70" w:rsidP="003F0A70">
      <w:pPr>
        <w:rPr>
          <w:rFonts w:asciiTheme="majorHAnsi" w:eastAsiaTheme="majorEastAsia" w:hAnsiTheme="majorHAnsi" w:cstheme="majorBidi"/>
          <w:color w:val="4F81BD" w:themeColor="accent1"/>
          <w:sz w:val="28"/>
          <w:szCs w:val="28"/>
        </w:rPr>
      </w:pPr>
      <w:r>
        <w:br w:type="page"/>
      </w:r>
    </w:p>
    <w:p w14:paraId="404E45FC" w14:textId="3D2DC520" w:rsidR="002C397A" w:rsidRDefault="00EE1DD5">
      <w:pPr>
        <w:pStyle w:val="Heading2"/>
      </w:pPr>
      <w:r>
        <w:lastRenderedPageBreak/>
        <w:t>Headers</w:t>
      </w:r>
      <w:bookmarkEnd w:id="1"/>
    </w:p>
    <w:p w14:paraId="4EDAC45D" w14:textId="2053E02A" w:rsidR="004F7245" w:rsidRDefault="001A0DAF" w:rsidP="00A81E99">
      <w:pPr>
        <w:pStyle w:val="FirstParagraph"/>
      </w:pPr>
      <w:bookmarkStart w:id="5" w:name="Xbc1492f107cb272525779c8d74d821bf987fece"/>
      <w:r>
        <w:t>Use the following MS Word styles</w:t>
      </w:r>
      <w:r w:rsidR="00E3506A">
        <w:t xml:space="preserve"> for headings in your work (e.g. for chapter titles, section headings, subsection heading, etc.)</w:t>
      </w:r>
      <w:r w:rsidR="00A81E99">
        <w:t>:</w:t>
      </w:r>
    </w:p>
    <w:p w14:paraId="701E3D19" w14:textId="2D42993C" w:rsidR="002C397A" w:rsidRDefault="00E3506A">
      <w:pPr>
        <w:pStyle w:val="Heading1"/>
      </w:pPr>
      <w:r>
        <w:t>Heading 1 title</w:t>
      </w:r>
      <w:bookmarkStart w:id="6" w:name="_Ref157094184"/>
      <w:bookmarkEnd w:id="5"/>
      <w:r>
        <w:rPr>
          <w:rStyle w:val="FootnoteReference"/>
        </w:rPr>
        <w:footnoteReference w:id="1"/>
      </w:r>
      <w:bookmarkEnd w:id="6"/>
    </w:p>
    <w:p w14:paraId="531ADB05" w14:textId="68E5CB42" w:rsidR="002C397A" w:rsidRDefault="00E3506A">
      <w:pPr>
        <w:pStyle w:val="Heading2"/>
      </w:pPr>
      <w:bookmarkStart w:id="7" w:name="chapter-1-second-header"/>
      <w:r>
        <w:t>Heading 2</w:t>
      </w:r>
      <w:bookmarkEnd w:id="7"/>
    </w:p>
    <w:p w14:paraId="4851413B" w14:textId="32D1F502" w:rsidR="002C397A" w:rsidRDefault="00E3506A">
      <w:pPr>
        <w:pStyle w:val="Heading3"/>
      </w:pPr>
      <w:r>
        <w:t>Heading 3</w:t>
      </w:r>
    </w:p>
    <w:p w14:paraId="70405C48" w14:textId="49420DFE" w:rsidR="002C397A" w:rsidRDefault="00E3506A">
      <w:pPr>
        <w:pStyle w:val="Heading4"/>
      </w:pPr>
      <w:r>
        <w:t>Heading 4</w:t>
      </w:r>
    </w:p>
    <w:p w14:paraId="70212CEA" w14:textId="6F8802A3" w:rsidR="002C397A" w:rsidRDefault="00E3506A">
      <w:pPr>
        <w:pStyle w:val="Heading5"/>
      </w:pPr>
      <w:r>
        <w:t>Heading 5</w:t>
      </w:r>
    </w:p>
    <w:p w14:paraId="43C50977" w14:textId="06321EE1" w:rsidR="002C397A" w:rsidRDefault="00067DFF">
      <w:pPr>
        <w:pStyle w:val="FirstParagraph"/>
      </w:pPr>
      <w:r>
        <w:t>Note that t</w:t>
      </w:r>
      <w:r w:rsidR="00E3506A">
        <w:t>here is no heading 6.</w:t>
      </w:r>
    </w:p>
    <w:p w14:paraId="1B15CA8A" w14:textId="77777777" w:rsidR="00067DFF" w:rsidRPr="00067DFF" w:rsidRDefault="00067DFF" w:rsidP="00067DFF">
      <w:pPr>
        <w:pStyle w:val="BodyText"/>
      </w:pPr>
    </w:p>
    <w:p w14:paraId="65D8FB9C" w14:textId="2F28AA38" w:rsidR="002C397A" w:rsidRDefault="00B45D17">
      <w:pPr>
        <w:pStyle w:val="Heading2"/>
      </w:pPr>
      <w:r>
        <w:t>Styling body of text</w:t>
      </w:r>
    </w:p>
    <w:p w14:paraId="50396D68" w14:textId="77777777" w:rsidR="002C397A" w:rsidRDefault="00EE1DD5">
      <w:pPr>
        <w:pStyle w:val="Heading3"/>
      </w:pPr>
      <w:bookmarkStart w:id="8" w:name="paragraphs"/>
      <w:r>
        <w:t>Paragraphs</w:t>
      </w:r>
      <w:bookmarkEnd w:id="8"/>
    </w:p>
    <w:p w14:paraId="7A411CCF" w14:textId="5385C1E2" w:rsidR="00067DFF" w:rsidRDefault="00067DFF">
      <w:pPr>
        <w:pStyle w:val="FirstParagraph"/>
      </w:pPr>
      <w:r>
        <w:t>First paragraph of each section should be styled with the “First Paragraph” style.</w:t>
      </w:r>
    </w:p>
    <w:p w14:paraId="4D6BEB6B" w14:textId="45FC7EDE" w:rsidR="00067DFF" w:rsidRDefault="00067DFF" w:rsidP="00067DFF">
      <w:pPr>
        <w:pStyle w:val="BodyText"/>
      </w:pPr>
      <w:r>
        <w:t>Every other paragraph should be styled as the “Body Text”.</w:t>
      </w:r>
    </w:p>
    <w:p w14:paraId="029BE577" w14:textId="5F40571E" w:rsidR="00B45D17" w:rsidRDefault="00B45D17" w:rsidP="00B45D17">
      <w:pPr>
        <w:pStyle w:val="Heading3"/>
      </w:pPr>
      <w:r>
        <w:t>Typography</w:t>
      </w:r>
    </w:p>
    <w:p w14:paraId="1D8F65D3" w14:textId="0B46B440" w:rsidR="00B45D17" w:rsidRDefault="00B45D17" w:rsidP="00B45D17">
      <w:pPr>
        <w:pStyle w:val="FirstParagraph"/>
      </w:pPr>
      <w:r>
        <w:t>Currently, we support the following font formatting:</w:t>
      </w:r>
    </w:p>
    <w:p w14:paraId="12779DCC" w14:textId="32945AB1" w:rsidR="00B45D17" w:rsidRPr="00B45D17" w:rsidRDefault="00B45D17" w:rsidP="00B45D17">
      <w:pPr>
        <w:pStyle w:val="BodyText"/>
        <w:rPr>
          <w:i/>
          <w:iCs/>
        </w:rPr>
      </w:pPr>
      <w:r w:rsidRPr="00B45D17">
        <w:rPr>
          <w:i/>
          <w:iCs/>
        </w:rPr>
        <w:t>Italics.</w:t>
      </w:r>
    </w:p>
    <w:p w14:paraId="00680BDA" w14:textId="0C244AEE" w:rsidR="00B45D17" w:rsidRPr="00B45D17" w:rsidRDefault="00B45D17" w:rsidP="00B45D17">
      <w:pPr>
        <w:pStyle w:val="BodyText"/>
        <w:rPr>
          <w:b/>
          <w:bCs/>
        </w:rPr>
      </w:pPr>
      <w:r w:rsidRPr="00B45D17">
        <w:rPr>
          <w:b/>
          <w:bCs/>
        </w:rPr>
        <w:t>Bolded text.</w:t>
      </w:r>
    </w:p>
    <w:p w14:paraId="675B56B6" w14:textId="0AF48A32" w:rsidR="00B45D17" w:rsidRPr="00B45D17" w:rsidRDefault="00B45D17" w:rsidP="00B45D17">
      <w:pPr>
        <w:pStyle w:val="BodyText"/>
      </w:pPr>
      <w:r w:rsidRPr="00B45D17">
        <w:t>Subscript (e.g. H</w:t>
      </w:r>
      <w:r w:rsidRPr="00B45D17">
        <w:rPr>
          <w:vertAlign w:val="subscript"/>
        </w:rPr>
        <w:t>2</w:t>
      </w:r>
      <w:r w:rsidRPr="00B45D17">
        <w:t>O).</w:t>
      </w:r>
    </w:p>
    <w:p w14:paraId="7E5C1808" w14:textId="0FB079B7" w:rsidR="00B45D17" w:rsidRPr="00B45D17" w:rsidRDefault="00B45D17" w:rsidP="00B45D17">
      <w:pPr>
        <w:pStyle w:val="BodyText"/>
      </w:pPr>
      <w:r w:rsidRPr="00B45D17">
        <w:t>Superscript (e.g. 11</w:t>
      </w:r>
      <w:r w:rsidRPr="00B45D17">
        <w:rPr>
          <w:vertAlign w:val="superscript"/>
        </w:rPr>
        <w:t>th</w:t>
      </w:r>
      <w:r w:rsidRPr="00B45D17">
        <w:t xml:space="preserve"> of November).</w:t>
      </w:r>
    </w:p>
    <w:p w14:paraId="0AB0A054" w14:textId="33A3FE96" w:rsidR="00B45D17" w:rsidRDefault="00B45D17" w:rsidP="00B45D17">
      <w:pPr>
        <w:pStyle w:val="BodyText"/>
      </w:pPr>
      <w:r w:rsidRPr="00B45D17">
        <w:t>Note that some of the common text formatting</w:t>
      </w:r>
      <w:r w:rsidR="008E742A">
        <w:t xml:space="preserve"> options</w:t>
      </w:r>
      <w:r w:rsidRPr="00B45D17">
        <w:t xml:space="preserve">, like </w:t>
      </w:r>
      <w:r w:rsidRPr="00B45D17">
        <w:rPr>
          <w:u w:val="single"/>
        </w:rPr>
        <w:t>underlining</w:t>
      </w:r>
      <w:r w:rsidRPr="00B45D17">
        <w:t xml:space="preserve">, </w:t>
      </w:r>
      <w:r w:rsidRPr="00B45D17">
        <w:rPr>
          <w:strike/>
        </w:rPr>
        <w:t>strikethrough</w:t>
      </w:r>
      <w:r w:rsidRPr="00B45D17">
        <w:t xml:space="preserve"> and </w:t>
      </w:r>
      <w:r w:rsidRPr="00B45D17">
        <w:rPr>
          <w:highlight w:val="yellow"/>
        </w:rPr>
        <w:t>highlighting</w:t>
      </w:r>
      <w:r w:rsidRPr="00B45D17">
        <w:t xml:space="preserve"> are not supported and might not work.</w:t>
      </w:r>
    </w:p>
    <w:p w14:paraId="5B85E58B" w14:textId="3A4E192B" w:rsidR="00353925" w:rsidRDefault="00353925" w:rsidP="00B45D17">
      <w:pPr>
        <w:pStyle w:val="BodyText"/>
      </w:pPr>
    </w:p>
    <w:p w14:paraId="61285179" w14:textId="7B480E19" w:rsidR="00827EDD" w:rsidRDefault="00827EDD" w:rsidP="00827EDD">
      <w:pPr>
        <w:pStyle w:val="Heading2"/>
      </w:pPr>
      <w:r>
        <w:lastRenderedPageBreak/>
        <w:t>Quotes</w:t>
      </w:r>
    </w:p>
    <w:p w14:paraId="61813A41" w14:textId="66AD3EAA" w:rsidR="003F0A70" w:rsidRDefault="003F0A70" w:rsidP="007C48EA">
      <w:pPr>
        <w:pStyle w:val="FirstParagraph"/>
      </w:pPr>
      <w:r w:rsidRPr="0027599A">
        <w:t xml:space="preserve">In our platform, we </w:t>
      </w:r>
      <w:r w:rsidR="0027599A" w:rsidRPr="0027599A">
        <w:t>use the “Quote” MS Word style</w:t>
      </w:r>
      <w:r w:rsidR="005A14DC">
        <w:t xml:space="preserve"> to format a quotation</w:t>
      </w:r>
      <w:r w:rsidR="007948C5" w:rsidRPr="0027599A">
        <w:t>:</w:t>
      </w:r>
      <w:r>
        <w:t xml:space="preserve"> </w:t>
      </w:r>
    </w:p>
    <w:p w14:paraId="43980553" w14:textId="30D746A0" w:rsidR="007948C5" w:rsidRDefault="007948C5" w:rsidP="005E1117">
      <w:pPr>
        <w:pStyle w:val="Quote"/>
      </w:pPr>
      <w:r>
        <w:t>Sometimes you have to put a lot of manual work to automate something.</w:t>
      </w:r>
    </w:p>
    <w:p w14:paraId="4DBD30CE" w14:textId="4C611687" w:rsidR="007948C5" w:rsidRDefault="007948C5" w:rsidP="005E1117">
      <w:pPr>
        <w:pStyle w:val="Quote"/>
      </w:pPr>
      <w:r>
        <w:t>- Unknown Author</w:t>
      </w:r>
    </w:p>
    <w:p w14:paraId="70A6234F" w14:textId="77777777" w:rsidR="005A14DC" w:rsidRPr="00B45D17" w:rsidRDefault="005A14DC" w:rsidP="00B45D17">
      <w:pPr>
        <w:pStyle w:val="BodyText"/>
      </w:pPr>
    </w:p>
    <w:p w14:paraId="1250C9C8" w14:textId="77777777" w:rsidR="002C397A" w:rsidRPr="004A7D5C" w:rsidRDefault="00EE1DD5">
      <w:pPr>
        <w:pStyle w:val="Heading2"/>
        <w:rPr>
          <w:highlight w:val="cyan"/>
        </w:rPr>
      </w:pPr>
      <w:bookmarkStart w:id="9" w:name="horizontal-rule"/>
      <w:r w:rsidRPr="004A7D5C">
        <w:rPr>
          <w:highlight w:val="cyan"/>
        </w:rPr>
        <w:t>Horizontal Rule</w:t>
      </w:r>
      <w:bookmarkEnd w:id="9"/>
    </w:p>
    <w:p w14:paraId="2AF5CF31" w14:textId="6D588E2C" w:rsidR="002C397A" w:rsidRPr="004A7D5C" w:rsidRDefault="00EE1DD5" w:rsidP="00353925">
      <w:pPr>
        <w:pStyle w:val="FirstParagraph"/>
        <w:rPr>
          <w:highlight w:val="cyan"/>
        </w:rPr>
      </w:pPr>
      <w:r w:rsidRPr="004A7D5C">
        <w:rPr>
          <w:highlight w:val="cyan"/>
        </w:rPr>
        <w:t>To indicate section breaks in your work, you can use the horizontal rule.</w:t>
      </w:r>
      <w:r w:rsidR="004A7D5C" w:rsidRPr="004A7D5C">
        <w:rPr>
          <w:highlight w:val="cyan"/>
        </w:rPr>
        <w:t xml:space="preserve"> Currently we do not support horizontal rules.</w:t>
      </w:r>
    </w:p>
    <w:p w14:paraId="313349B8" w14:textId="77777777" w:rsidR="002E2596" w:rsidRPr="004A7D5C" w:rsidRDefault="002E2596" w:rsidP="002E2596">
      <w:pPr>
        <w:pStyle w:val="BodyText"/>
        <w:pBdr>
          <w:bottom w:val="single" w:sz="6" w:space="1" w:color="auto"/>
        </w:pBdr>
        <w:rPr>
          <w:highlight w:val="cyan"/>
        </w:rPr>
      </w:pPr>
    </w:p>
    <w:p w14:paraId="77E2DFFA" w14:textId="77777777" w:rsidR="002E2596" w:rsidRPr="004A7D5C" w:rsidRDefault="002E2596" w:rsidP="002E2596">
      <w:pPr>
        <w:pStyle w:val="BodyText"/>
        <w:rPr>
          <w:highlight w:val="cyan"/>
        </w:rPr>
      </w:pPr>
    </w:p>
    <w:p w14:paraId="331A5D13" w14:textId="77777777" w:rsidR="002C397A" w:rsidRDefault="00C51B77">
      <w:r>
        <w:rPr>
          <w:highlight w:val="cyan"/>
        </w:rPr>
        <w:pict w14:anchorId="4EB61E87">
          <v:rect id="_x0000_i1025" style="width:0;height:1.5pt" o:hralign="center" o:hrstd="t" o:hr="t"/>
        </w:pict>
      </w:r>
    </w:p>
    <w:p w14:paraId="3A6EDEAF" w14:textId="646685EC" w:rsidR="002C397A" w:rsidRDefault="00EE1DD5">
      <w:pPr>
        <w:pStyle w:val="Heading2"/>
      </w:pPr>
      <w:bookmarkStart w:id="10" w:name="lists"/>
      <w:r>
        <w:t>Lists</w:t>
      </w:r>
      <w:bookmarkEnd w:id="10"/>
    </w:p>
    <w:p w14:paraId="4C2C9E14" w14:textId="7A78610B" w:rsidR="00841976" w:rsidRDefault="00841976" w:rsidP="00841976">
      <w:pPr>
        <w:pStyle w:val="BodyText"/>
      </w:pPr>
      <w:r w:rsidRPr="00841976">
        <w:rPr>
          <w:noProof/>
        </w:rPr>
        <w:drawing>
          <wp:inline distT="0" distB="0" distL="0" distR="0" wp14:anchorId="082A2839" wp14:editId="5455CBCD">
            <wp:extent cx="1133633" cy="3620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133633" cy="362001"/>
                    </a:xfrm>
                    <a:prstGeom prst="rect">
                      <a:avLst/>
                    </a:prstGeom>
                  </pic:spPr>
                </pic:pic>
              </a:graphicData>
            </a:graphic>
          </wp:inline>
        </w:drawing>
      </w:r>
    </w:p>
    <w:tbl>
      <w:tblPr>
        <w:tblStyle w:val="Table"/>
        <w:tblW w:w="327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011"/>
        <w:gridCol w:w="5104"/>
      </w:tblGrid>
      <w:tr w:rsidR="00841976" w14:paraId="06522167" w14:textId="77777777" w:rsidTr="006A7F2C">
        <w:tc>
          <w:tcPr>
            <w:tcW w:w="0" w:type="auto"/>
            <w:vAlign w:val="bottom"/>
          </w:tcPr>
          <w:p w14:paraId="207F3B90" w14:textId="157CDA14" w:rsidR="00841976" w:rsidRPr="002B164B" w:rsidRDefault="004F572D" w:rsidP="006A7F2C">
            <w:pPr>
              <w:pStyle w:val="Compact"/>
              <w:rPr>
                <w:sz w:val="22"/>
                <w:szCs w:val="22"/>
              </w:rPr>
            </w:pPr>
            <w:r>
              <w:rPr>
                <w:sz w:val="22"/>
                <w:szCs w:val="22"/>
              </w:rPr>
              <w:t>#</w:t>
            </w:r>
            <w:r w:rsidR="00841976" w:rsidRPr="002B164B">
              <w:rPr>
                <w:sz w:val="22"/>
                <w:szCs w:val="22"/>
              </w:rPr>
              <w:t>Id</w:t>
            </w:r>
          </w:p>
        </w:tc>
        <w:tc>
          <w:tcPr>
            <w:tcW w:w="4173" w:type="pct"/>
            <w:vAlign w:val="bottom"/>
          </w:tcPr>
          <w:p w14:paraId="4C1CC22D" w14:textId="715F4AAF" w:rsidR="00841976" w:rsidRPr="002B164B" w:rsidRDefault="00841976" w:rsidP="006A7F2C">
            <w:pPr>
              <w:pStyle w:val="Compact"/>
              <w:rPr>
                <w:sz w:val="22"/>
                <w:szCs w:val="22"/>
              </w:rPr>
            </w:pPr>
            <w:r w:rsidRPr="00841976">
              <w:rPr>
                <w:sz w:val="22"/>
                <w:szCs w:val="22"/>
              </w:rPr>
              <w:t>lists-icons</w:t>
            </w:r>
          </w:p>
        </w:tc>
      </w:tr>
      <w:tr w:rsidR="00841976" w14:paraId="6F10AFB2" w14:textId="77777777" w:rsidTr="006A7F2C">
        <w:tc>
          <w:tcPr>
            <w:tcW w:w="0" w:type="auto"/>
            <w:vAlign w:val="bottom"/>
          </w:tcPr>
          <w:p w14:paraId="17D812DC" w14:textId="71C6F765" w:rsidR="00841976" w:rsidRPr="002B164B" w:rsidRDefault="004F572D" w:rsidP="006A7F2C">
            <w:pPr>
              <w:pStyle w:val="Compact"/>
              <w:rPr>
                <w:sz w:val="22"/>
                <w:szCs w:val="22"/>
              </w:rPr>
            </w:pPr>
            <w:r>
              <w:rPr>
                <w:sz w:val="22"/>
                <w:szCs w:val="22"/>
              </w:rPr>
              <w:t>#</w:t>
            </w:r>
            <w:r w:rsidR="00841976" w:rsidRPr="002B164B">
              <w:rPr>
                <w:sz w:val="22"/>
                <w:szCs w:val="22"/>
              </w:rPr>
              <w:t>File</w:t>
            </w:r>
          </w:p>
        </w:tc>
        <w:tc>
          <w:tcPr>
            <w:tcW w:w="4173" w:type="pct"/>
            <w:vAlign w:val="bottom"/>
          </w:tcPr>
          <w:p w14:paraId="57583C5D" w14:textId="633EC0B0" w:rsidR="00841976" w:rsidRPr="002B164B" w:rsidRDefault="00841976" w:rsidP="006A7F2C">
            <w:pPr>
              <w:pStyle w:val="Compact"/>
              <w:rPr>
                <w:sz w:val="22"/>
                <w:szCs w:val="22"/>
              </w:rPr>
            </w:pPr>
            <w:r w:rsidRPr="002B164B">
              <w:rPr>
                <w:sz w:val="22"/>
                <w:szCs w:val="22"/>
              </w:rPr>
              <w:t>./images/</w:t>
            </w:r>
            <w:r w:rsidRPr="00841976">
              <w:rPr>
                <w:sz w:val="22"/>
                <w:szCs w:val="22"/>
              </w:rPr>
              <w:t>lists-icons.png</w:t>
            </w:r>
          </w:p>
        </w:tc>
      </w:tr>
    </w:tbl>
    <w:p w14:paraId="4A61AE53" w14:textId="0E559D38" w:rsidR="002C397A" w:rsidRDefault="00EE1DD5">
      <w:pPr>
        <w:pStyle w:val="Heading3"/>
      </w:pPr>
      <w:bookmarkStart w:id="11" w:name="bullet-list-marker"/>
      <w:r>
        <w:t>Bullet list</w:t>
      </w:r>
      <w:bookmarkEnd w:id="11"/>
      <w:r w:rsidR="00841976">
        <w:t>s</w:t>
      </w:r>
    </w:p>
    <w:p w14:paraId="3FA0BB88" w14:textId="3FEE6AAA" w:rsidR="00353925" w:rsidRPr="00353925" w:rsidRDefault="00353925" w:rsidP="00353925">
      <w:pPr>
        <w:pStyle w:val="FirstParagraph"/>
      </w:pPr>
      <w:r w:rsidRPr="00353925">
        <w:t>We support non-ordered</w:t>
      </w:r>
      <w:r w:rsidR="00841976">
        <w:t xml:space="preserve"> bullet points</w:t>
      </w:r>
      <w:r w:rsidR="001A3AA4">
        <w:t>…</w:t>
      </w:r>
    </w:p>
    <w:p w14:paraId="12EBC5FD" w14:textId="3E23AAD5" w:rsidR="002C397A" w:rsidRDefault="00841976">
      <w:pPr>
        <w:pStyle w:val="Compact"/>
        <w:numPr>
          <w:ilvl w:val="0"/>
          <w:numId w:val="2"/>
        </w:numPr>
      </w:pPr>
      <w:r>
        <w:t>First point</w:t>
      </w:r>
    </w:p>
    <w:p w14:paraId="6BE89712" w14:textId="0319551D" w:rsidR="002C397A" w:rsidRDefault="00841976" w:rsidP="00353925">
      <w:pPr>
        <w:pStyle w:val="Compact"/>
        <w:numPr>
          <w:ilvl w:val="0"/>
          <w:numId w:val="2"/>
        </w:numPr>
      </w:pPr>
      <w:r>
        <w:t>Second point</w:t>
      </w:r>
    </w:p>
    <w:p w14:paraId="5C62DACA" w14:textId="4D4EF5EA" w:rsidR="002C397A" w:rsidRDefault="00841976" w:rsidP="00841976">
      <w:pPr>
        <w:pStyle w:val="Compact"/>
        <w:numPr>
          <w:ilvl w:val="0"/>
          <w:numId w:val="2"/>
        </w:numPr>
      </w:pPr>
      <w:r>
        <w:t>Third point</w:t>
      </w:r>
    </w:p>
    <w:p w14:paraId="0850D859" w14:textId="34C82493" w:rsidR="002C397A" w:rsidRDefault="00EE1DD5">
      <w:pPr>
        <w:pStyle w:val="Heading3"/>
      </w:pPr>
      <w:bookmarkStart w:id="12" w:name="ordered-list-marker"/>
      <w:r>
        <w:t>Ordered list</w:t>
      </w:r>
      <w:bookmarkEnd w:id="12"/>
      <w:r w:rsidR="00841976">
        <w:t>s (numbering)</w:t>
      </w:r>
    </w:p>
    <w:p w14:paraId="20888423" w14:textId="16C3CE76" w:rsidR="002C397A" w:rsidRDefault="001A3AA4">
      <w:pPr>
        <w:pStyle w:val="FirstParagraph"/>
      </w:pPr>
      <w:r>
        <w:t>…as well as numbered lists.</w:t>
      </w:r>
    </w:p>
    <w:p w14:paraId="24BE17B5" w14:textId="77777777" w:rsidR="002C397A" w:rsidRDefault="00EE1DD5">
      <w:pPr>
        <w:pStyle w:val="Compact"/>
        <w:numPr>
          <w:ilvl w:val="0"/>
          <w:numId w:val="7"/>
        </w:numPr>
      </w:pPr>
      <w:bookmarkStart w:id="13" w:name="_Ref157094208"/>
      <w:r>
        <w:t>First item.</w:t>
      </w:r>
      <w:bookmarkEnd w:id="13"/>
    </w:p>
    <w:p w14:paraId="2BA044EF" w14:textId="77777777" w:rsidR="002C397A" w:rsidRDefault="00EE1DD5">
      <w:pPr>
        <w:pStyle w:val="Compact"/>
        <w:numPr>
          <w:ilvl w:val="0"/>
          <w:numId w:val="7"/>
        </w:numPr>
      </w:pPr>
      <w:r>
        <w:t>Second item.</w:t>
      </w:r>
    </w:p>
    <w:p w14:paraId="3E8157EC" w14:textId="77777777" w:rsidR="002C397A" w:rsidRDefault="00EE1DD5">
      <w:pPr>
        <w:pStyle w:val="Compact"/>
        <w:numPr>
          <w:ilvl w:val="0"/>
          <w:numId w:val="7"/>
        </w:numPr>
      </w:pPr>
      <w:r>
        <w:t>Third item.</w:t>
      </w:r>
    </w:p>
    <w:p w14:paraId="66DDA456" w14:textId="77777777" w:rsidR="00F665C6" w:rsidRDefault="00841976" w:rsidP="00841976">
      <w:pPr>
        <w:pStyle w:val="Heading3"/>
      </w:pPr>
      <w:r>
        <w:t>Multilevel lists</w:t>
      </w:r>
    </w:p>
    <w:p w14:paraId="37EAF8DA" w14:textId="372378CA" w:rsidR="00841976" w:rsidRDefault="00F665C6" w:rsidP="00F665C6">
      <w:pPr>
        <w:pStyle w:val="FirstParagraph"/>
      </w:pPr>
      <w:r>
        <w:t>Multilevel lists are also supported.</w:t>
      </w:r>
    </w:p>
    <w:p w14:paraId="2E5F4939" w14:textId="77777777" w:rsidR="00841976" w:rsidRDefault="00841976" w:rsidP="00841976">
      <w:pPr>
        <w:pStyle w:val="Compact"/>
        <w:numPr>
          <w:ilvl w:val="0"/>
          <w:numId w:val="23"/>
        </w:numPr>
      </w:pPr>
      <w:r>
        <w:t>Item 1</w:t>
      </w:r>
    </w:p>
    <w:p w14:paraId="1888E6C7" w14:textId="77777777" w:rsidR="00841976" w:rsidRDefault="00841976" w:rsidP="00841976">
      <w:pPr>
        <w:pStyle w:val="Compact"/>
        <w:numPr>
          <w:ilvl w:val="1"/>
          <w:numId w:val="23"/>
        </w:numPr>
      </w:pPr>
      <w:r>
        <w:t>Item 1.1</w:t>
      </w:r>
    </w:p>
    <w:p w14:paraId="570A1651" w14:textId="77777777" w:rsidR="00841976" w:rsidRDefault="00841976" w:rsidP="00841976">
      <w:pPr>
        <w:pStyle w:val="Compact"/>
        <w:numPr>
          <w:ilvl w:val="2"/>
          <w:numId w:val="23"/>
        </w:numPr>
      </w:pPr>
      <w:r>
        <w:lastRenderedPageBreak/>
        <w:t>Item 1.1.1</w:t>
      </w:r>
    </w:p>
    <w:p w14:paraId="3906F9D8" w14:textId="77777777" w:rsidR="00841976" w:rsidRDefault="00841976" w:rsidP="00841976">
      <w:pPr>
        <w:pStyle w:val="Compact"/>
        <w:numPr>
          <w:ilvl w:val="3"/>
          <w:numId w:val="23"/>
        </w:numPr>
      </w:pPr>
      <w:r>
        <w:t>Item 1.1.1.1</w:t>
      </w:r>
    </w:p>
    <w:p w14:paraId="5BAB93D5" w14:textId="77777777" w:rsidR="00841976" w:rsidRDefault="00841976" w:rsidP="00841976">
      <w:pPr>
        <w:pStyle w:val="Compact"/>
        <w:numPr>
          <w:ilvl w:val="0"/>
          <w:numId w:val="23"/>
        </w:numPr>
      </w:pPr>
      <w:r>
        <w:t>Item 2</w:t>
      </w:r>
    </w:p>
    <w:p w14:paraId="71E64241" w14:textId="6A32C534" w:rsidR="00F665C6" w:rsidRDefault="00F665C6" w:rsidP="00F665C6">
      <w:pPr>
        <w:pStyle w:val="Heading3"/>
      </w:pPr>
      <w:r>
        <w:t>Other lists</w:t>
      </w:r>
    </w:p>
    <w:p w14:paraId="2193438D" w14:textId="2C9A83EB" w:rsidR="00F665C6" w:rsidRPr="00841976" w:rsidRDefault="00F665C6" w:rsidP="00F665C6">
      <w:pPr>
        <w:pStyle w:val="FirstParagraph"/>
      </w:pPr>
      <w:r>
        <w:t>You can also create nested unordered lists by indenting bullet points.</w:t>
      </w:r>
    </w:p>
    <w:p w14:paraId="29934181" w14:textId="77777777" w:rsidR="00F665C6" w:rsidRDefault="00F665C6" w:rsidP="00F665C6">
      <w:pPr>
        <w:pStyle w:val="Compact"/>
        <w:numPr>
          <w:ilvl w:val="0"/>
          <w:numId w:val="3"/>
        </w:numPr>
      </w:pPr>
      <w:r>
        <w:t>point 1.</w:t>
      </w:r>
    </w:p>
    <w:p w14:paraId="1144BE12" w14:textId="77777777" w:rsidR="00F665C6" w:rsidRDefault="00F665C6" w:rsidP="00F665C6">
      <w:pPr>
        <w:pStyle w:val="Compact"/>
        <w:numPr>
          <w:ilvl w:val="1"/>
          <w:numId w:val="4"/>
        </w:numPr>
      </w:pPr>
      <w:r>
        <w:t>point 1.2.</w:t>
      </w:r>
    </w:p>
    <w:p w14:paraId="153C619A" w14:textId="77777777" w:rsidR="00F665C6" w:rsidRDefault="00F665C6" w:rsidP="00F665C6">
      <w:pPr>
        <w:pStyle w:val="Compact"/>
        <w:numPr>
          <w:ilvl w:val="2"/>
          <w:numId w:val="5"/>
        </w:numPr>
      </w:pPr>
      <w:r>
        <w:t>point 1.3.</w:t>
      </w:r>
    </w:p>
    <w:p w14:paraId="4879191A" w14:textId="77777777" w:rsidR="00F665C6" w:rsidRDefault="00F665C6" w:rsidP="00F665C6">
      <w:pPr>
        <w:pStyle w:val="Compact"/>
        <w:numPr>
          <w:ilvl w:val="3"/>
          <w:numId w:val="6"/>
        </w:numPr>
      </w:pPr>
      <w:r>
        <w:t>point 1.4.</w:t>
      </w:r>
    </w:p>
    <w:p w14:paraId="7D49175F" w14:textId="29383A90" w:rsidR="00841976" w:rsidRPr="00841976" w:rsidRDefault="00F665C6" w:rsidP="00841976">
      <w:pPr>
        <w:pStyle w:val="Compact"/>
        <w:numPr>
          <w:ilvl w:val="0"/>
          <w:numId w:val="3"/>
        </w:numPr>
      </w:pPr>
      <w:r>
        <w:t>point 2.</w:t>
      </w:r>
    </w:p>
    <w:p w14:paraId="18CAA42F" w14:textId="77777777" w:rsidR="00F665C6" w:rsidRDefault="00F665C6" w:rsidP="00F665C6">
      <w:pPr>
        <w:pStyle w:val="BodyText"/>
        <w:pBdr>
          <w:bottom w:val="single" w:sz="6" w:space="1" w:color="auto"/>
        </w:pBdr>
      </w:pPr>
    </w:p>
    <w:p w14:paraId="1A602831" w14:textId="7E4ADB43" w:rsidR="002C397A" w:rsidRDefault="002C397A"/>
    <w:p w14:paraId="71B5733C" w14:textId="77777777" w:rsidR="002C397A" w:rsidRPr="00DE240C" w:rsidRDefault="00EE1DD5">
      <w:pPr>
        <w:pStyle w:val="Heading2"/>
      </w:pPr>
      <w:bookmarkStart w:id="14" w:name="multimedia"/>
      <w:r w:rsidRPr="00DE240C">
        <w:t>Multimedia</w:t>
      </w:r>
      <w:bookmarkEnd w:id="14"/>
    </w:p>
    <w:p w14:paraId="478691DD" w14:textId="46685E39" w:rsidR="003B5643" w:rsidRPr="00770673" w:rsidRDefault="003B5643" w:rsidP="00C3283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bookmarkStart w:id="15" w:name="images"/>
      <w:r w:rsidRPr="00770673">
        <w:rPr>
          <w:rFonts w:ascii="Consolas" w:eastAsia="Times New Roman" w:hAnsi="Consolas" w:cs="Courier New"/>
          <w:color w:val="1F2328"/>
          <w:sz w:val="20"/>
          <w:szCs w:val="20"/>
        </w:rPr>
        <w:t>:::{caution}</w:t>
      </w:r>
      <w:r w:rsidRPr="00770673">
        <w:rPr>
          <w:rFonts w:ascii="Consolas" w:eastAsia="Times New Roman" w:hAnsi="Consolas" w:cs="Courier New"/>
          <w:color w:val="1F2328"/>
          <w:sz w:val="20"/>
          <w:szCs w:val="20"/>
        </w:rPr>
        <w:br/>
      </w:r>
      <w:r>
        <w:rPr>
          <w:rFonts w:ascii="Consolas" w:eastAsia="Times New Roman" w:hAnsi="Consolas" w:cs="Courier New"/>
          <w:color w:val="1F2328"/>
          <w:sz w:val="20"/>
          <w:szCs w:val="20"/>
        </w:rPr>
        <w:t>When you insert a multimedia file</w:t>
      </w:r>
      <w:r>
        <w:rPr>
          <w:rFonts w:ascii="Consolas" w:eastAsia="Times New Roman" w:hAnsi="Consolas" w:cs="Courier New"/>
          <w:color w:val="1F2328"/>
          <w:sz w:val="20"/>
          <w:szCs w:val="20"/>
        </w:rPr>
        <w:t xml:space="preserve"> (image, video, etc.)</w:t>
      </w:r>
      <w:r>
        <w:rPr>
          <w:rFonts w:ascii="Consolas" w:eastAsia="Times New Roman" w:hAnsi="Consolas" w:cs="Courier New"/>
          <w:color w:val="1F2328"/>
          <w:sz w:val="20"/>
          <w:szCs w:val="20"/>
        </w:rPr>
        <w:t xml:space="preserve">, MS Word might </w:t>
      </w:r>
      <w:r>
        <w:rPr>
          <w:rFonts w:ascii="Consolas" w:eastAsia="Times New Roman" w:hAnsi="Consolas" w:cs="Courier New"/>
          <w:color w:val="1F2328"/>
          <w:sz w:val="20"/>
          <w:szCs w:val="20"/>
        </w:rPr>
        <w:t>automatically insert the “Alt Text”. Please make sure that this Alt Text does not contain blank lines. To edit it, right-click on an inserted multimedia, select “View Alt Text…” and change the text that will appear on the right.</w:t>
      </w:r>
      <w:r w:rsidR="00DC2D43">
        <w:rPr>
          <w:rFonts w:ascii="Consolas" w:eastAsia="Times New Roman" w:hAnsi="Consolas" w:cs="Courier New"/>
          <w:color w:val="1F2328"/>
          <w:sz w:val="20"/>
          <w:szCs w:val="20"/>
        </w:rPr>
        <w:br/>
      </w:r>
      <w:r w:rsidR="00C51B77" w:rsidRPr="00C51B77">
        <w:rPr>
          <w:rFonts w:ascii="Consolas" w:eastAsia="Times New Roman" w:hAnsi="Consolas" w:cs="Courier New"/>
          <w:color w:val="1F2328"/>
          <w:sz w:val="20"/>
          <w:szCs w:val="20"/>
        </w:rPr>
        <w:lastRenderedPageBreak/>
        <w:drawing>
          <wp:inline distT="0" distB="0" distL="0" distR="0" wp14:anchorId="2CF38C92" wp14:editId="16648B0B">
            <wp:extent cx="3305636" cy="5191850"/>
            <wp:effectExtent l="0" t="0" r="952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05636" cy="5191850"/>
                    </a:xfrm>
                    <a:prstGeom prst="rect">
                      <a:avLst/>
                    </a:prstGeom>
                  </pic:spPr>
                </pic:pic>
              </a:graphicData>
            </a:graphic>
          </wp:inline>
        </w:drawing>
      </w:r>
      <w:r w:rsidR="00E45961" w:rsidRPr="00E45961">
        <w:rPr>
          <w:rFonts w:ascii="Consolas" w:eastAsia="Times New Roman" w:hAnsi="Consolas" w:cs="Courier New"/>
          <w:color w:val="1F2328"/>
          <w:sz w:val="20"/>
          <w:szCs w:val="20"/>
        </w:rPr>
        <w:t xml:space="preserve"> </w:t>
      </w:r>
      <w:r>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5912B5DD" w14:textId="4451F0E8" w:rsidR="002C397A" w:rsidRPr="0004788D" w:rsidRDefault="00EE1DD5">
      <w:pPr>
        <w:pStyle w:val="Heading3"/>
        <w:rPr>
          <w:color w:val="auto"/>
          <w:highlight w:val="magenta"/>
        </w:rPr>
      </w:pPr>
      <w:r w:rsidRPr="0004788D">
        <w:rPr>
          <w:color w:val="auto"/>
          <w:highlight w:val="magenta"/>
        </w:rPr>
        <w:t>Images</w:t>
      </w:r>
      <w:bookmarkEnd w:id="15"/>
    </w:p>
    <w:p w14:paraId="4AE355A0" w14:textId="1A02B05C" w:rsidR="00070737" w:rsidRPr="0004788D" w:rsidRDefault="00391E46" w:rsidP="0057301C">
      <w:pPr>
        <w:pStyle w:val="BodyText"/>
        <w:rPr>
          <w:highlight w:val="magenta"/>
        </w:rPr>
      </w:pPr>
      <w:r w:rsidRPr="0004788D">
        <w:rPr>
          <w:highlight w:val="magenta"/>
        </w:rPr>
        <w:t xml:space="preserve">⇒⃟ dev note: first figure out infrastructure side of </w:t>
      </w:r>
      <w:r w:rsidR="00697F4B" w:rsidRPr="0004788D">
        <w:rPr>
          <w:highlight w:val="magenta"/>
        </w:rPr>
        <w:t>handling assets, then code the input side</w:t>
      </w:r>
    </w:p>
    <w:p w14:paraId="13D66A62" w14:textId="77777777" w:rsidR="003953C4" w:rsidRPr="0004788D" w:rsidRDefault="003953C4" w:rsidP="0039513E">
      <w:pPr>
        <w:pStyle w:val="Heading3"/>
        <w:rPr>
          <w:color w:val="auto"/>
          <w:highlight w:val="magenta"/>
        </w:rPr>
      </w:pPr>
    </w:p>
    <w:p w14:paraId="02F7BC80" w14:textId="23F547F6" w:rsidR="0039513E" w:rsidRPr="0004788D" w:rsidRDefault="009A589C" w:rsidP="0039513E">
      <w:pPr>
        <w:pStyle w:val="Heading3"/>
        <w:rPr>
          <w:color w:val="auto"/>
          <w:highlight w:val="magenta"/>
        </w:rPr>
      </w:pPr>
      <w:r w:rsidRPr="0004788D">
        <w:rPr>
          <w:color w:val="auto"/>
          <w:highlight w:val="magenta"/>
        </w:rPr>
        <w:t>Videos</w:t>
      </w:r>
    </w:p>
    <w:p w14:paraId="04B179B5" w14:textId="341432CC" w:rsidR="00697F4B" w:rsidRPr="0004788D" w:rsidRDefault="00697F4B" w:rsidP="00697F4B">
      <w:pPr>
        <w:pStyle w:val="BodyText"/>
      </w:pPr>
      <w:r w:rsidRPr="0004788D">
        <w:rPr>
          <w:highlight w:val="magenta"/>
        </w:rPr>
        <w:t>⇒⃟ dev note: first figure out infrastructure side of handling assets, then code the input side</w:t>
      </w:r>
    </w:p>
    <w:p w14:paraId="05ED9727" w14:textId="77777777" w:rsidR="00697F4B" w:rsidRDefault="00697F4B" w:rsidP="00697F4B">
      <w:pPr>
        <w:pStyle w:val="BodyText"/>
        <w:rPr>
          <w:color w:val="FF0000"/>
        </w:rPr>
      </w:pPr>
    </w:p>
    <w:p w14:paraId="18A5A28C" w14:textId="77777777" w:rsidR="00181073" w:rsidRPr="00212D1A" w:rsidRDefault="0039513E" w:rsidP="00181073">
      <w:pPr>
        <w:pStyle w:val="Heading3"/>
        <w:rPr>
          <w:rFonts w:eastAsiaTheme="minorEastAsia"/>
          <w:vertAlign w:val="superscript"/>
        </w:rPr>
      </w:pPr>
      <w:r w:rsidRPr="0039513E">
        <w:t>YouTube/Vimeo videos</w:t>
      </w:r>
      <w:r w:rsidR="00181073">
        <w:rPr>
          <w:rFonts w:eastAsiaTheme="minorEastAsia"/>
        </w:rPr>
        <w:t xml:space="preserve"> </w:t>
      </w:r>
      <w:r w:rsidR="00181073">
        <w:rPr>
          <w:rFonts w:eastAsiaTheme="minorEastAsia"/>
          <w:vertAlign w:val="superscript"/>
        </w:rPr>
        <w:t>(</w:t>
      </w:r>
      <w:proofErr w:type="spellStart"/>
      <w:r w:rsidR="00181073">
        <w:rPr>
          <w:rFonts w:eastAsiaTheme="minorEastAsia"/>
          <w:vertAlign w:val="superscript"/>
        </w:rPr>
        <w:t>mystmd</w:t>
      </w:r>
      <w:proofErr w:type="spellEnd"/>
      <w:r w:rsidR="00181073">
        <w:rPr>
          <w:rFonts w:eastAsiaTheme="minorEastAsia"/>
          <w:vertAlign w:val="superscript"/>
        </w:rPr>
        <w:t xml:space="preserve"> feature)</w:t>
      </w:r>
    </w:p>
    <w:p w14:paraId="38FC1A2E" w14:textId="1942675F" w:rsidR="0039513E" w:rsidRPr="00752632" w:rsidRDefault="0039513E" w:rsidP="00C32835">
      <w:pPr>
        <w:pStyle w:val="FirstParagraph"/>
        <w:jc w:val="both"/>
      </w:pPr>
      <w:r w:rsidRPr="0039513E">
        <w:t xml:space="preserve">If your video is hosted on one of supported platforms (at the time of writing of this document: on YouTube and on Vimeo) you can embed the video using the </w:t>
      </w:r>
      <w:proofErr w:type="spellStart"/>
      <w:r w:rsidRPr="0039513E">
        <w:t>url</w:t>
      </w:r>
      <w:proofErr w:type="spellEnd"/>
      <w:r w:rsidRPr="0039513E">
        <w:t xml:space="preserve">. </w:t>
      </w:r>
      <w:r w:rsidR="00DD04E2" w:rsidRPr="00DD04E2">
        <w:t xml:space="preserve">Use this syntax to add an embedded video (this is </w:t>
      </w:r>
      <w:r w:rsidR="00DD04E2">
        <w:t>a</w:t>
      </w:r>
      <w:r w:rsidR="00DD04E2" w:rsidRPr="00DD04E2">
        <w:t xml:space="preserve"> syntax </w:t>
      </w:r>
      <w:r w:rsidR="00DD04E2">
        <w:t xml:space="preserve">of a directive, which will be explained </w:t>
      </w:r>
      <w:r w:rsidR="00DD04E2" w:rsidRPr="00752632">
        <w:t>later).</w:t>
      </w:r>
    </w:p>
    <w:p w14:paraId="2FC190F6" w14:textId="7692A1F5" w:rsidR="0039513E" w:rsidRPr="00752632" w:rsidRDefault="0039513E" w:rsidP="0039513E">
      <w:pPr>
        <w:pStyle w:val="HTMLPreformatted"/>
        <w:shd w:val="clear" w:color="auto" w:fill="F6F8FA"/>
        <w:rPr>
          <w:rFonts w:ascii="Consolas" w:hAnsi="Consolas"/>
          <w:color w:val="1F2328"/>
          <w:lang w:val="it-IT"/>
        </w:rPr>
      </w:pPr>
      <w:bookmarkStart w:id="16" w:name="_Hlk157172414"/>
      <w:r w:rsidRPr="00752632">
        <w:rPr>
          <w:rStyle w:val="HTMLCode"/>
          <w:rFonts w:ascii="Consolas" w:hAnsi="Consolas"/>
          <w:color w:val="1F2328"/>
          <w:bdr w:val="none" w:sz="0" w:space="0" w:color="auto" w:frame="1"/>
          <w:lang w:val="it-IT"/>
        </w:rPr>
        <w:lastRenderedPageBreak/>
        <w:t>:::{</w:t>
      </w:r>
      <w:proofErr w:type="spellStart"/>
      <w:r w:rsidRPr="00752632">
        <w:rPr>
          <w:rStyle w:val="HTMLCode"/>
          <w:rFonts w:ascii="Consolas" w:hAnsi="Consolas"/>
          <w:color w:val="1F2328"/>
          <w:bdr w:val="none" w:sz="0" w:space="0" w:color="auto" w:frame="1"/>
          <w:lang w:val="it-IT"/>
        </w:rPr>
        <w:t>iframe</w:t>
      </w:r>
      <w:proofErr w:type="spellEnd"/>
      <w:r w:rsidRPr="00752632">
        <w:rPr>
          <w:rStyle w:val="HTMLCode"/>
          <w:rFonts w:ascii="Consolas" w:hAnsi="Consolas"/>
          <w:color w:val="1F2328"/>
          <w:bdr w:val="none" w:sz="0" w:space="0" w:color="auto" w:frame="1"/>
          <w:lang w:val="it-IT"/>
        </w:rPr>
        <w:t xml:space="preserve">} </w:t>
      </w:r>
      <w:hyperlink r:id="rId13" w:history="1">
        <w:r w:rsidR="00DD04E2" w:rsidRPr="00752632">
          <w:rPr>
            <w:rStyle w:val="Hyperlink"/>
            <w:rFonts w:ascii="Consolas" w:hAnsi="Consolas"/>
            <w:bdr w:val="none" w:sz="0" w:space="0" w:color="auto" w:frame="1"/>
            <w:lang w:val="it-IT"/>
          </w:rPr>
          <w:t>https://www.youtube.com/embed/_TycjDn9WYE?si=HJAZlky46zWndbLE</w:t>
        </w:r>
      </w:hyperlink>
      <w:r w:rsidR="00DD04E2" w:rsidRPr="00752632">
        <w:rPr>
          <w:rStyle w:val="HTMLCode"/>
          <w:rFonts w:ascii="Consolas" w:hAnsi="Consolas"/>
          <w:color w:val="1F2328"/>
          <w:bdr w:val="none" w:sz="0" w:space="0" w:color="auto" w:frame="1"/>
          <w:lang w:val="it-IT"/>
        </w:rPr>
        <w:br/>
      </w:r>
      <w:r w:rsidRPr="00752632">
        <w:rPr>
          <w:rStyle w:val="HTMLCode"/>
          <w:rFonts w:ascii="Consolas" w:hAnsi="Consolas"/>
          <w:color w:val="1F2328"/>
          <w:bdr w:val="none" w:sz="0" w:space="0" w:color="auto" w:frame="1"/>
          <w:lang w:val="it-IT"/>
        </w:rPr>
        <w:t>:</w:t>
      </w:r>
      <w:proofErr w:type="spellStart"/>
      <w:r w:rsidRPr="00752632">
        <w:rPr>
          <w:rStyle w:val="HTMLCode"/>
          <w:rFonts w:ascii="Consolas" w:hAnsi="Consolas"/>
          <w:color w:val="1F2328"/>
          <w:bdr w:val="none" w:sz="0" w:space="0" w:color="auto" w:frame="1"/>
          <w:lang w:val="it-IT"/>
        </w:rPr>
        <w:t>width</w:t>
      </w:r>
      <w:proofErr w:type="spellEnd"/>
      <w:r w:rsidRPr="00752632">
        <w:rPr>
          <w:rStyle w:val="HTMLCode"/>
          <w:rFonts w:ascii="Consolas" w:hAnsi="Consolas"/>
          <w:color w:val="1F2328"/>
          <w:bdr w:val="none" w:sz="0" w:space="0" w:color="auto" w:frame="1"/>
          <w:lang w:val="it-IT"/>
        </w:rPr>
        <w:t>: 50%</w:t>
      </w:r>
      <w:r w:rsidR="00DD04E2" w:rsidRPr="00752632">
        <w:rPr>
          <w:rStyle w:val="HTMLCode"/>
          <w:rFonts w:ascii="Consolas" w:hAnsi="Consolas"/>
          <w:color w:val="1F2328"/>
          <w:bdr w:val="none" w:sz="0" w:space="0" w:color="auto" w:frame="1"/>
          <w:lang w:val="it-IT"/>
        </w:rPr>
        <w:br/>
      </w:r>
      <w:r w:rsidRPr="00752632">
        <w:rPr>
          <w:rStyle w:val="HTMLCode"/>
          <w:rFonts w:ascii="Consolas" w:hAnsi="Consolas"/>
          <w:color w:val="1F2328"/>
          <w:bdr w:val="none" w:sz="0" w:space="0" w:color="auto" w:frame="1"/>
          <w:lang w:val="it-IT"/>
        </w:rPr>
        <w:t>:::</w:t>
      </w:r>
    </w:p>
    <w:bookmarkEnd w:id="16"/>
    <w:p w14:paraId="0AE34EBC" w14:textId="64607DFA" w:rsidR="00DD04E2" w:rsidRPr="00752632" w:rsidRDefault="00DD04E2">
      <w:pPr>
        <w:rPr>
          <w:lang w:val="it-IT"/>
        </w:rPr>
      </w:pPr>
    </w:p>
    <w:p w14:paraId="4B69EB99" w14:textId="52DB1C5F" w:rsidR="000F5233" w:rsidRPr="00DD04E2" w:rsidRDefault="000F5233" w:rsidP="000F5233">
      <w:pPr>
        <w:pStyle w:val="HTMLPreformatted"/>
        <w:shd w:val="clear" w:color="auto" w:fill="F6F8FA"/>
        <w:rPr>
          <w:rFonts w:ascii="Consolas" w:hAnsi="Consolas"/>
          <w:color w:val="1F2328"/>
          <w:lang w:val="it-IT"/>
        </w:rPr>
      </w:pPr>
      <w:r w:rsidRPr="00752632">
        <w:rPr>
          <w:rStyle w:val="HTMLCode"/>
          <w:rFonts w:ascii="Consolas" w:hAnsi="Consolas"/>
          <w:color w:val="1F2328"/>
          <w:bdr w:val="none" w:sz="0" w:space="0" w:color="auto" w:frame="1"/>
          <w:lang w:val="it-IT"/>
        </w:rPr>
        <w:t>:::{</w:t>
      </w:r>
      <w:proofErr w:type="spellStart"/>
      <w:r w:rsidRPr="00752632">
        <w:rPr>
          <w:rStyle w:val="HTMLCode"/>
          <w:rFonts w:ascii="Consolas" w:hAnsi="Consolas"/>
          <w:color w:val="1F2328"/>
          <w:bdr w:val="none" w:sz="0" w:space="0" w:color="auto" w:frame="1"/>
          <w:lang w:val="it-IT"/>
        </w:rPr>
        <w:t>iframe</w:t>
      </w:r>
      <w:proofErr w:type="spellEnd"/>
      <w:r w:rsidRPr="00752632">
        <w:rPr>
          <w:rStyle w:val="HTMLCode"/>
          <w:rFonts w:ascii="Consolas" w:hAnsi="Consolas"/>
          <w:color w:val="1F2328"/>
          <w:bdr w:val="none" w:sz="0" w:space="0" w:color="auto" w:frame="1"/>
          <w:lang w:val="it-IT"/>
        </w:rPr>
        <w:t>}</w:t>
      </w:r>
      <w:r w:rsidRPr="00752632">
        <w:rPr>
          <w:rStyle w:val="HTMLCode"/>
          <w:rFonts w:ascii="Consolas" w:hAnsi="Consolas"/>
          <w:color w:val="1F2328"/>
          <w:bdr w:val="none" w:sz="0" w:space="0" w:color="auto" w:frame="1"/>
          <w:lang w:val="it-IT"/>
        </w:rPr>
        <w:t xml:space="preserve"> </w:t>
      </w:r>
      <w:hyperlink r:id="rId14" w:history="1">
        <w:r w:rsidR="00752632" w:rsidRPr="00752632">
          <w:rPr>
            <w:rStyle w:val="Hyperlink"/>
            <w:lang w:val="it-IT"/>
          </w:rPr>
          <w:t>https://player.vimeo.com/video/266248400?h=79807d2eed&amp;title=0&amp;byline=0&amp;portrait=0</w:t>
        </w:r>
      </w:hyperlink>
      <w:r w:rsidRPr="00752632">
        <w:rPr>
          <w:lang w:val="it-IT"/>
        </w:rPr>
        <w:br/>
      </w:r>
      <w:r w:rsidRPr="00752632">
        <w:rPr>
          <w:rStyle w:val="HTMLCode"/>
          <w:rFonts w:ascii="Consolas" w:hAnsi="Consolas"/>
          <w:color w:val="1F2328"/>
          <w:bdr w:val="none" w:sz="0" w:space="0" w:color="auto" w:frame="1"/>
          <w:lang w:val="it-IT"/>
        </w:rPr>
        <w:t>:::</w:t>
      </w:r>
    </w:p>
    <w:p w14:paraId="64CDD72E" w14:textId="4727580E" w:rsidR="000F5233" w:rsidRPr="00DD04E2" w:rsidRDefault="000F5233">
      <w:pPr>
        <w:rPr>
          <w:lang w:val="it-IT"/>
        </w:rPr>
      </w:pPr>
    </w:p>
    <w:p w14:paraId="2A955D7C" w14:textId="77777777" w:rsidR="00DF5CAD" w:rsidRDefault="00DD04E2" w:rsidP="00843B5E">
      <w:pPr>
        <w:jc w:val="both"/>
      </w:pPr>
      <w:r w:rsidRPr="0039513E">
        <w:t>Note that the book will then be dependent on that external source - if deleted, the video will not be rendered.</w:t>
      </w:r>
    </w:p>
    <w:p w14:paraId="1CBEB1F7" w14:textId="36F265B8" w:rsidR="0039513E" w:rsidRDefault="00DD04E2" w:rsidP="00843B5E">
      <w:pPr>
        <w:jc w:val="both"/>
      </w:pPr>
      <w:r w:rsidRPr="0039513E">
        <w:t xml:space="preserve">Also, just copying the </w:t>
      </w:r>
      <w:proofErr w:type="spellStart"/>
      <w:r w:rsidRPr="0039513E">
        <w:t>url</w:t>
      </w:r>
      <w:proofErr w:type="spellEnd"/>
      <w:r w:rsidRPr="0039513E">
        <w:t xml:space="preserve"> to video might not work. You should create a special link. </w:t>
      </w:r>
      <w:r w:rsidR="008474CB">
        <w:t>For example</w:t>
      </w:r>
      <w:r w:rsidR="00DF5CAD">
        <w:t>,</w:t>
      </w:r>
      <w:r w:rsidR="008474CB">
        <w:t xml:space="preserve"> on youtube.com</w:t>
      </w:r>
      <w:r w:rsidR="00DF5CAD">
        <w:t xml:space="preserve"> you will have to click on the “</w:t>
      </w:r>
      <w:r w:rsidRPr="0039513E">
        <w:t>Share</w:t>
      </w:r>
      <w:r w:rsidR="00DF5CAD">
        <w:t>” button, then select the</w:t>
      </w:r>
      <w:r w:rsidRPr="0039513E">
        <w:t xml:space="preserve"> </w:t>
      </w:r>
      <w:r w:rsidR="00DF5CAD">
        <w:t>“</w:t>
      </w:r>
      <w:r w:rsidRPr="0039513E">
        <w:t>Embed</w:t>
      </w:r>
      <w:r w:rsidR="00DF5CAD">
        <w:t>”</w:t>
      </w:r>
      <w:r w:rsidRPr="0039513E">
        <w:t xml:space="preserve"> option</w:t>
      </w:r>
      <w:r w:rsidR="00DF5CAD">
        <w:t xml:space="preserve"> and copy </w:t>
      </w:r>
      <w:r w:rsidR="008219CE">
        <w:t>a</w:t>
      </w:r>
      <w:r w:rsidR="00DF5CAD">
        <w:t xml:space="preserve"> </w:t>
      </w:r>
      <w:proofErr w:type="spellStart"/>
      <w:r w:rsidR="00DF5CAD">
        <w:t>url</w:t>
      </w:r>
      <w:proofErr w:type="spellEnd"/>
      <w:r w:rsidR="00DF5CAD">
        <w:t xml:space="preserve"> from a generated block of code</w:t>
      </w:r>
      <w:r w:rsidRPr="0039513E">
        <w:t>.</w:t>
      </w:r>
    </w:p>
    <w:p w14:paraId="0C351AEA" w14:textId="5A89E838" w:rsidR="00AA23FC" w:rsidRPr="00F648DB" w:rsidRDefault="00AA23FC" w:rsidP="00AA23FC">
      <w:pPr>
        <w:pStyle w:val="Caption"/>
      </w:pPr>
      <w:bookmarkStart w:id="17" w:name="_Toc157173206"/>
      <w:r>
        <w:t xml:space="preserve">Figure </w:t>
      </w:r>
      <w:fldSimple w:instr=" SEQ Figure \* ARABIC ">
        <w:r>
          <w:rPr>
            <w:noProof/>
          </w:rPr>
          <w:t>2</w:t>
        </w:r>
      </w:fldSimple>
      <w:r>
        <w:t xml:space="preserve">. How to get a link to embed </w:t>
      </w:r>
      <w:r w:rsidR="009B3A78">
        <w:t xml:space="preserve">a </w:t>
      </w:r>
      <w:r>
        <w:t>video from youtube.com.</w:t>
      </w:r>
      <w:bookmarkEnd w:id="17"/>
    </w:p>
    <w:p w14:paraId="03980E68" w14:textId="3D17B446" w:rsidR="008474CB" w:rsidRDefault="008474CB">
      <w:r>
        <w:rPr>
          <w:noProof/>
        </w:rPr>
        <w:drawing>
          <wp:inline distT="0" distB="0" distL="0" distR="0" wp14:anchorId="516BAF94" wp14:editId="02BD9D54">
            <wp:extent cx="5943600" cy="3339465"/>
            <wp:effectExtent l="0" t="0" r="0" b="0"/>
            <wp:docPr id="10" name="Picture 10" descr="A screenshot of a vide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39465"/>
                    </a:xfrm>
                    <a:prstGeom prst="rect">
                      <a:avLst/>
                    </a:prstGeom>
                  </pic:spPr>
                </pic:pic>
              </a:graphicData>
            </a:graphic>
          </wp:inline>
        </w:drawing>
      </w:r>
    </w:p>
    <w:p w14:paraId="29DD020F" w14:textId="77777777" w:rsidR="00C50D5A" w:rsidRDefault="00C50D5A"/>
    <w:p w14:paraId="5AD12792" w14:textId="63DCD4CF" w:rsidR="001007A2" w:rsidRPr="00F648DB" w:rsidRDefault="001007A2">
      <w:r w:rsidRPr="00F648DB">
        <w:br w:type="page"/>
      </w:r>
    </w:p>
    <w:p w14:paraId="4A01FE22" w14:textId="77777777" w:rsidR="002C397A" w:rsidRDefault="00EE1DD5">
      <w:pPr>
        <w:pStyle w:val="Heading2"/>
      </w:pPr>
      <w:bookmarkStart w:id="18" w:name="tables"/>
      <w:r>
        <w:lastRenderedPageBreak/>
        <w:t>Tables</w:t>
      </w:r>
      <w:bookmarkEnd w:id="18"/>
    </w:p>
    <w:p w14:paraId="7C824C0C" w14:textId="1CFEC569" w:rsidR="009663B1" w:rsidRDefault="009663B1" w:rsidP="000B0F43">
      <w:pPr>
        <w:pStyle w:val="FirstParagraph"/>
        <w:jc w:val="both"/>
      </w:pPr>
      <w:bookmarkStart w:id="19" w:name="markdown-tables"/>
      <w:r>
        <w:t>There are no explicit rules for formatting a table. As long as you will insert a proper MS Word table, the platform should be able to recognize it and its contents and render it.</w:t>
      </w:r>
    </w:p>
    <w:tbl>
      <w:tblPr>
        <w:tblStyle w:val="Table"/>
        <w:tblW w:w="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946"/>
        <w:gridCol w:w="1946"/>
      </w:tblGrid>
      <w:tr w:rsidR="009663B1" w14:paraId="431405F9" w14:textId="77777777" w:rsidTr="00875591">
        <w:tc>
          <w:tcPr>
            <w:tcW w:w="0" w:type="auto"/>
            <w:vAlign w:val="bottom"/>
          </w:tcPr>
          <w:p w14:paraId="2DAC66FD" w14:textId="77777777" w:rsidR="009663B1" w:rsidRPr="00294D53" w:rsidRDefault="009663B1" w:rsidP="00875591">
            <w:pPr>
              <w:pStyle w:val="Compact"/>
              <w:rPr>
                <w:b/>
                <w:bCs/>
              </w:rPr>
            </w:pPr>
            <w:r w:rsidRPr="00294D53">
              <w:rPr>
                <w:b/>
                <w:bCs/>
              </w:rPr>
              <w:t>Header 1</w:t>
            </w:r>
          </w:p>
        </w:tc>
        <w:tc>
          <w:tcPr>
            <w:tcW w:w="0" w:type="auto"/>
            <w:vAlign w:val="bottom"/>
          </w:tcPr>
          <w:p w14:paraId="49F7D0DA" w14:textId="77777777" w:rsidR="009663B1" w:rsidRPr="0023426E" w:rsidRDefault="009663B1" w:rsidP="00875591">
            <w:pPr>
              <w:pStyle w:val="Compact"/>
            </w:pPr>
            <w:r w:rsidRPr="0023426E">
              <w:t>Header 2</w:t>
            </w:r>
          </w:p>
        </w:tc>
      </w:tr>
      <w:tr w:rsidR="009663B1" w14:paraId="0180B406" w14:textId="77777777" w:rsidTr="00875591">
        <w:tc>
          <w:tcPr>
            <w:tcW w:w="0" w:type="auto"/>
          </w:tcPr>
          <w:p w14:paraId="723605EF" w14:textId="77777777" w:rsidR="009663B1" w:rsidRDefault="009663B1" w:rsidP="00875591">
            <w:pPr>
              <w:pStyle w:val="Compact"/>
            </w:pPr>
            <w:r>
              <w:t>Row 1, Column 1</w:t>
            </w:r>
          </w:p>
        </w:tc>
        <w:tc>
          <w:tcPr>
            <w:tcW w:w="0" w:type="auto"/>
          </w:tcPr>
          <w:p w14:paraId="1D8E91EB" w14:textId="77777777" w:rsidR="009663B1" w:rsidRPr="009E65F4" w:rsidRDefault="009663B1" w:rsidP="00875591">
            <w:pPr>
              <w:pStyle w:val="Compact"/>
              <w:rPr>
                <w:i/>
                <w:iCs/>
              </w:rPr>
            </w:pPr>
            <w:r w:rsidRPr="009E65F4">
              <w:rPr>
                <w:i/>
                <w:iCs/>
              </w:rPr>
              <w:t>Row 1, Column 2</w:t>
            </w:r>
          </w:p>
        </w:tc>
      </w:tr>
      <w:tr w:rsidR="009663B1" w14:paraId="0042928C" w14:textId="77777777" w:rsidTr="00875591">
        <w:tc>
          <w:tcPr>
            <w:tcW w:w="0" w:type="auto"/>
          </w:tcPr>
          <w:p w14:paraId="418700E1" w14:textId="77777777" w:rsidR="009663B1" w:rsidRDefault="009663B1" w:rsidP="00875591">
            <w:pPr>
              <w:pStyle w:val="Compact"/>
            </w:pPr>
            <w:r>
              <w:t>Row 2, Column 1</w:t>
            </w:r>
          </w:p>
        </w:tc>
        <w:tc>
          <w:tcPr>
            <w:tcW w:w="0" w:type="auto"/>
          </w:tcPr>
          <w:p w14:paraId="73398224" w14:textId="77777777" w:rsidR="009663B1" w:rsidRDefault="009663B1" w:rsidP="00875591">
            <w:pPr>
              <w:pStyle w:val="Compact"/>
            </w:pPr>
            <w:r>
              <w:t>Row 2, Column 2</w:t>
            </w:r>
          </w:p>
        </w:tc>
      </w:tr>
    </w:tbl>
    <w:p w14:paraId="64BE7DA2" w14:textId="616F417A" w:rsidR="009663B1" w:rsidRDefault="009663B1" w:rsidP="000B0F43">
      <w:pPr>
        <w:pStyle w:val="BodyText"/>
        <w:jc w:val="both"/>
      </w:pPr>
      <w:r>
        <w:t>Note that the styling of a table does not influence how the platform will render it.</w:t>
      </w:r>
      <w:r w:rsidR="0046673B">
        <w:t xml:space="preserve"> The general rules of styling are applied, though (see for example the bolded table headers).</w:t>
      </w:r>
    </w:p>
    <w:tbl>
      <w:tblPr>
        <w:tblStyle w:val="Table"/>
        <w:tblW w:w="2079" w:type="pct"/>
        <w:tblLook w:val="07E0" w:firstRow="1" w:lastRow="1" w:firstColumn="1" w:lastColumn="1" w:noHBand="1" w:noVBand="1"/>
      </w:tblPr>
      <w:tblGrid>
        <w:gridCol w:w="1946"/>
        <w:gridCol w:w="1946"/>
      </w:tblGrid>
      <w:tr w:rsidR="00332000" w14:paraId="2D09EF51" w14:textId="77777777" w:rsidTr="009663B1">
        <w:tc>
          <w:tcPr>
            <w:tcW w:w="0" w:type="auto"/>
            <w:tcBorders>
              <w:bottom w:val="single" w:sz="0" w:space="0" w:color="auto"/>
            </w:tcBorders>
            <w:vAlign w:val="bottom"/>
          </w:tcPr>
          <w:p w14:paraId="39593A07" w14:textId="77777777" w:rsidR="00332000" w:rsidRPr="00294D53" w:rsidRDefault="00332000" w:rsidP="00875591">
            <w:pPr>
              <w:pStyle w:val="Compact"/>
              <w:rPr>
                <w:b/>
                <w:bCs/>
              </w:rPr>
            </w:pPr>
            <w:r w:rsidRPr="00294D53">
              <w:rPr>
                <w:b/>
                <w:bCs/>
              </w:rPr>
              <w:t>Header 1</w:t>
            </w:r>
          </w:p>
        </w:tc>
        <w:tc>
          <w:tcPr>
            <w:tcW w:w="0" w:type="auto"/>
            <w:tcBorders>
              <w:bottom w:val="single" w:sz="0" w:space="0" w:color="auto"/>
            </w:tcBorders>
            <w:vAlign w:val="bottom"/>
          </w:tcPr>
          <w:p w14:paraId="2F13FE27" w14:textId="77777777" w:rsidR="00332000" w:rsidRPr="0023426E" w:rsidRDefault="00332000" w:rsidP="00875591">
            <w:pPr>
              <w:pStyle w:val="Compact"/>
            </w:pPr>
            <w:r w:rsidRPr="0023426E">
              <w:t>Header 2</w:t>
            </w:r>
          </w:p>
        </w:tc>
      </w:tr>
      <w:tr w:rsidR="00332000" w14:paraId="04324C32" w14:textId="77777777" w:rsidTr="009663B1">
        <w:tc>
          <w:tcPr>
            <w:tcW w:w="0" w:type="auto"/>
          </w:tcPr>
          <w:p w14:paraId="712EC566" w14:textId="77777777" w:rsidR="00332000" w:rsidRDefault="00332000" w:rsidP="00875591">
            <w:pPr>
              <w:pStyle w:val="Compact"/>
            </w:pPr>
            <w:r>
              <w:t>Row 1, Column 1</w:t>
            </w:r>
          </w:p>
        </w:tc>
        <w:tc>
          <w:tcPr>
            <w:tcW w:w="0" w:type="auto"/>
          </w:tcPr>
          <w:p w14:paraId="2A57C521" w14:textId="77777777" w:rsidR="00332000" w:rsidRPr="009E65F4" w:rsidRDefault="00332000" w:rsidP="00875591">
            <w:pPr>
              <w:pStyle w:val="Compact"/>
              <w:rPr>
                <w:i/>
                <w:iCs/>
              </w:rPr>
            </w:pPr>
            <w:r w:rsidRPr="009E65F4">
              <w:rPr>
                <w:i/>
                <w:iCs/>
              </w:rPr>
              <w:t>Row 1, Column 2</w:t>
            </w:r>
          </w:p>
        </w:tc>
      </w:tr>
      <w:tr w:rsidR="00332000" w14:paraId="5A3D1EBA" w14:textId="77777777" w:rsidTr="009663B1">
        <w:tc>
          <w:tcPr>
            <w:tcW w:w="0" w:type="auto"/>
          </w:tcPr>
          <w:p w14:paraId="18A1DF67" w14:textId="77777777" w:rsidR="00332000" w:rsidRDefault="00332000" w:rsidP="00875591">
            <w:pPr>
              <w:pStyle w:val="Compact"/>
            </w:pPr>
            <w:r>
              <w:t>Row 2, Column 1</w:t>
            </w:r>
          </w:p>
        </w:tc>
        <w:tc>
          <w:tcPr>
            <w:tcW w:w="0" w:type="auto"/>
          </w:tcPr>
          <w:p w14:paraId="15041F9A" w14:textId="77777777" w:rsidR="00332000" w:rsidRDefault="00332000" w:rsidP="00875591">
            <w:pPr>
              <w:pStyle w:val="Compact"/>
            </w:pPr>
            <w:r>
              <w:t>Row 2, Column 2</w:t>
            </w:r>
          </w:p>
        </w:tc>
      </w:tr>
    </w:tbl>
    <w:p w14:paraId="0B16AAA0" w14:textId="77777777" w:rsidR="00CA5C9F" w:rsidRPr="00C04588" w:rsidRDefault="00CA5C9F" w:rsidP="00E915DF"/>
    <w:p w14:paraId="7176632F" w14:textId="073897E3" w:rsidR="00E915DF" w:rsidRDefault="00E915DF" w:rsidP="00E915DF">
      <w:pPr>
        <w:pStyle w:val="Heading2"/>
      </w:pPr>
      <w:bookmarkStart w:id="20" w:name="admonitions-myst-feature"/>
      <w:bookmarkEnd w:id="19"/>
      <w:r>
        <w:t>Directives</w:t>
      </w:r>
    </w:p>
    <w:p w14:paraId="2127A035" w14:textId="1913C4F7" w:rsidR="00B94245" w:rsidRDefault="00972B6E" w:rsidP="000B0F43">
      <w:pPr>
        <w:pStyle w:val="BodyText"/>
        <w:jc w:val="both"/>
      </w:pPr>
      <w:r w:rsidRPr="00972B6E">
        <w:t>Directives are multi-line containers</w:t>
      </w:r>
      <w:r>
        <w:t xml:space="preserve"> that allow you to place a complex element that will be interpreted by the platform. As a general rule, each directive consists of an opening colon fence (`:::`), name of a directive enclosed in braces (`{directive-name}`), content, and closing colon fence.</w:t>
      </w:r>
      <w:r w:rsidR="00347550">
        <w:t xml:space="preserve"> Directives have to be continues text without blank lines. A syntax of a directive is presented below. Later in this chapter you will find examples of many different directives.</w:t>
      </w:r>
    </w:p>
    <w:p w14:paraId="2E55A750" w14:textId="3BCE8710" w:rsidR="00972B6E" w:rsidRDefault="00972B6E" w:rsidP="00972B6E">
      <w:pPr>
        <w:pStyle w:val="BodyText"/>
      </w:pPr>
      <w:r>
        <w:t>```</w:t>
      </w:r>
    </w:p>
    <w:p w14:paraId="7D204B19" w14:textId="6F4B262F" w:rsidR="00972B6E" w:rsidRDefault="00972B6E" w:rsidP="00972B6E">
      <w:pPr>
        <w:pStyle w:val="BodyText"/>
      </w:pPr>
      <w:r>
        <w:t>:::{</w:t>
      </w:r>
      <w:r w:rsidR="00347550">
        <w:t>some-directive-name</w:t>
      </w:r>
      <w:r>
        <w:t>}</w:t>
      </w:r>
    </w:p>
    <w:p w14:paraId="420D841E" w14:textId="3BDB2F6A" w:rsidR="00972B6E" w:rsidRDefault="00347550" w:rsidP="00972B6E">
      <w:pPr>
        <w:pStyle w:val="BodyText"/>
      </w:pPr>
      <w:r>
        <w:t>Content.</w:t>
      </w:r>
    </w:p>
    <w:p w14:paraId="420106DD" w14:textId="2E21012E" w:rsidR="00972B6E" w:rsidRDefault="00972B6E" w:rsidP="00972B6E">
      <w:pPr>
        <w:pStyle w:val="BodyText"/>
      </w:pPr>
      <w:r>
        <w:t>:::</w:t>
      </w:r>
    </w:p>
    <w:p w14:paraId="7BB171ED" w14:textId="6EAB46F8" w:rsidR="00972B6E" w:rsidRPr="00972B6E" w:rsidRDefault="00972B6E" w:rsidP="00972B6E">
      <w:pPr>
        <w:pStyle w:val="BodyText"/>
      </w:pPr>
      <w:r>
        <w:t>```</w:t>
      </w:r>
    </w:p>
    <w:p w14:paraId="7350FC66" w14:textId="7DEDE895" w:rsidR="00161AEE" w:rsidRDefault="00161AEE" w:rsidP="00161AEE">
      <w:pPr>
        <w:pStyle w:val="BodyText"/>
        <w:rPr>
          <w:rFonts w:eastAsiaTheme="minorEastAsia"/>
        </w:rPr>
      </w:pPr>
      <w:r w:rsidRPr="008A28C7">
        <w:rPr>
          <w:rFonts w:eastAsiaTheme="minorEastAsia"/>
        </w:rPr>
        <w:t>:::{</w:t>
      </w:r>
      <w:r w:rsidR="00037CD1">
        <w:rPr>
          <w:rFonts w:eastAsiaTheme="minorEastAsia"/>
        </w:rPr>
        <w:t>i</w:t>
      </w:r>
      <w:r w:rsidR="00BF2ED9">
        <w:rPr>
          <w:rFonts w:eastAsiaTheme="minorEastAsia"/>
        </w:rPr>
        <w:t>mportant</w:t>
      </w:r>
      <w:r w:rsidRPr="008A28C7">
        <w:rPr>
          <w:rFonts w:eastAsiaTheme="minorEastAsia"/>
        </w:rPr>
        <w:t>}</w:t>
      </w:r>
      <w:r w:rsidR="00895196">
        <w:rPr>
          <w:rFonts w:eastAsiaTheme="minorEastAsia"/>
        </w:rPr>
        <w:br/>
      </w:r>
      <w:r>
        <w:rPr>
          <w:rFonts w:eastAsiaTheme="minorEastAsia"/>
        </w:rPr>
        <w:t>Remember, directives must be a continues text undivided by blank lines. To avoid common problems with directives that span multiple lines, you might need to use the “Shift + Enter” instead of splitting lines with “Enter” to format your equation.</w:t>
      </w:r>
      <w:r w:rsidR="00895196">
        <w:rPr>
          <w:rFonts w:eastAsiaTheme="minorEastAsia"/>
        </w:rPr>
        <w:br/>
      </w:r>
      <w:r w:rsidRPr="008A28C7">
        <w:rPr>
          <w:rFonts w:eastAsiaTheme="minorEastAsia"/>
        </w:rPr>
        <w:t>:::</w:t>
      </w:r>
    </w:p>
    <w:p w14:paraId="6ED59FF2" w14:textId="77777777" w:rsidR="00161AEE" w:rsidRDefault="00161AEE" w:rsidP="006B55DD">
      <w:pPr>
        <w:pStyle w:val="BodyText"/>
      </w:pPr>
    </w:p>
    <w:p w14:paraId="11555DF5" w14:textId="77E71449" w:rsidR="001C3DA7" w:rsidRDefault="001C3DA7" w:rsidP="001C3DA7">
      <w:pPr>
        <w:pStyle w:val="Heading3"/>
      </w:pPr>
      <w:r>
        <w:t>Cards</w:t>
      </w:r>
    </w:p>
    <w:p w14:paraId="77021C4B" w14:textId="55DE8B8D" w:rsidR="001C3DA7" w:rsidRDefault="001C3DA7" w:rsidP="001C3DA7">
      <w:pPr>
        <w:pStyle w:val="FirstParagraph"/>
      </w:pPr>
      <w:r>
        <w:t xml:space="preserve">You can </w:t>
      </w:r>
      <w:r w:rsidRPr="001C3DA7">
        <w:t>group related information in a container</w:t>
      </w:r>
      <w:r>
        <w:t xml:space="preserve"> box</w:t>
      </w:r>
      <w:r w:rsidR="0026457E">
        <w:t xml:space="preserve"> that will adjust to the width of the page</w:t>
      </w:r>
      <w:r>
        <w:t>.</w:t>
      </w:r>
    </w:p>
    <w:p w14:paraId="45DF7440" w14:textId="6383E7C9" w:rsidR="001C3DA7" w:rsidRPr="001C3DA7" w:rsidRDefault="001C3DA7" w:rsidP="001C3DA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Pr>
          <w:rFonts w:ascii="Consolas" w:eastAsia="Times New Roman" w:hAnsi="Consolas" w:cs="Courier New"/>
          <w:color w:val="1F2328"/>
          <w:sz w:val="20"/>
          <w:szCs w:val="20"/>
        </w:rPr>
        <w:lastRenderedPageBreak/>
        <w:t>:::</w:t>
      </w:r>
      <w:r w:rsidRPr="001C3DA7">
        <w:rPr>
          <w:rFonts w:ascii="Consolas" w:eastAsia="Times New Roman" w:hAnsi="Consolas" w:cs="Courier New"/>
          <w:color w:val="1F2328"/>
          <w:sz w:val="20"/>
          <w:szCs w:val="20"/>
        </w:rPr>
        <w:t>{card} Card title</w:t>
      </w:r>
      <w:r w:rsidR="006C08BF">
        <w:rPr>
          <w:rFonts w:ascii="Consolas" w:eastAsia="Times New Roman" w:hAnsi="Consolas" w:cs="Courier New"/>
          <w:color w:val="1F2328"/>
          <w:sz w:val="20"/>
          <w:szCs w:val="20"/>
        </w:rPr>
        <w:br/>
      </w:r>
      <w:r w:rsidRPr="001C3DA7">
        <w:rPr>
          <w:rFonts w:ascii="Consolas" w:eastAsia="Times New Roman" w:hAnsi="Consolas" w:cs="Courier New"/>
          <w:color w:val="1F2328"/>
          <w:sz w:val="20"/>
          <w:szCs w:val="20"/>
        </w:rPr>
        <w:t>Card content</w:t>
      </w:r>
      <w:r w:rsidR="006C08BF">
        <w:rPr>
          <w:rFonts w:ascii="Consolas" w:eastAsia="Times New Roman" w:hAnsi="Consolas" w:cs="Courier New"/>
          <w:color w:val="1F2328"/>
          <w:sz w:val="20"/>
          <w:szCs w:val="20"/>
        </w:rPr>
        <w:br/>
      </w:r>
      <w:r>
        <w:rPr>
          <w:rFonts w:ascii="Consolas" w:eastAsia="Times New Roman" w:hAnsi="Consolas" w:cs="Courier New"/>
          <w:color w:val="1F2328"/>
          <w:sz w:val="20"/>
          <w:szCs w:val="20"/>
        </w:rPr>
        <w:t>:::</w:t>
      </w:r>
    </w:p>
    <w:p w14:paraId="616BE677" w14:textId="77777777" w:rsidR="001C3DA7" w:rsidRPr="001C3DA7" w:rsidRDefault="001C3DA7" w:rsidP="001C3DA7">
      <w:pPr>
        <w:pStyle w:val="BodyText"/>
      </w:pPr>
    </w:p>
    <w:p w14:paraId="5F508382" w14:textId="39020573" w:rsidR="002C397A" w:rsidRDefault="00EE1DD5">
      <w:pPr>
        <w:pStyle w:val="Heading3"/>
      </w:pPr>
      <w:r>
        <w:t>Admonitions</w:t>
      </w:r>
      <w:bookmarkEnd w:id="20"/>
    </w:p>
    <w:p w14:paraId="2ED20970" w14:textId="7BDEA2F4" w:rsidR="002C397A" w:rsidRDefault="00EE1DD5">
      <w:pPr>
        <w:pStyle w:val="FirstParagraph"/>
      </w:pPr>
      <w:r>
        <w:t>Admonitions highlight a particular block of text that exists slightly apart from the narrative of your page, such as a note or a warning.</w:t>
      </w:r>
    </w:p>
    <w:p w14:paraId="271E7137" w14:textId="32C6F39F" w:rsidR="00703F3D" w:rsidRDefault="004F572D" w:rsidP="00703F3D">
      <w:pPr>
        <w:pStyle w:val="BodyText"/>
      </w:pPr>
      <w:r>
        <w:rPr>
          <w:noProof/>
        </w:rPr>
        <w:drawing>
          <wp:inline distT="0" distB="0" distL="0" distR="0" wp14:anchorId="5E5E64CE" wp14:editId="3700BFB2">
            <wp:extent cx="5943600" cy="12230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1223010"/>
                    </a:xfrm>
                    <a:prstGeom prst="rect">
                      <a:avLst/>
                    </a:prstGeom>
                    <a:noFill/>
                    <a:ln>
                      <a:noFill/>
                    </a:ln>
                  </pic:spPr>
                </pic:pic>
              </a:graphicData>
            </a:graphic>
          </wp:inline>
        </w:drawing>
      </w:r>
    </w:p>
    <w:p w14:paraId="0E21112D" w14:textId="26171AB4" w:rsidR="00703F3D" w:rsidRDefault="00385BCB" w:rsidP="00703F3D">
      <w:pPr>
        <w:pStyle w:val="BodyText"/>
      </w:pPr>
      <w:r>
        <w:t>To achieve that, you have to use the following syntax:</w:t>
      </w:r>
    </w:p>
    <w:p w14:paraId="4B65418E" w14:textId="77777777" w:rsidR="00926D4C" w:rsidRDefault="00385BCB" w:rsidP="00703F3D">
      <w:pPr>
        <w:pStyle w:val="BodyText"/>
      </w:pPr>
      <w:r>
        <w:rPr>
          <w:rStyle w:val="VerbatimChar"/>
        </w:rPr>
        <w:t>:::{tip}</w:t>
      </w:r>
      <w:r>
        <w:br/>
      </w:r>
      <w:r>
        <w:rPr>
          <w:rStyle w:val="VerbatimChar"/>
        </w:rPr>
        <w:t>Block of text that is separated from the rest of the page.</w:t>
      </w:r>
      <w:r>
        <w:br/>
      </w:r>
      <w:r>
        <w:rPr>
          <w:rStyle w:val="VerbatimChar"/>
        </w:rPr>
        <w:t>:::</w:t>
      </w:r>
      <w:r>
        <w:br/>
      </w:r>
    </w:p>
    <w:p w14:paraId="77036927" w14:textId="6B86857C" w:rsidR="00573A87" w:rsidRDefault="00D87343" w:rsidP="000B0F43">
      <w:pPr>
        <w:pStyle w:val="BodyText"/>
        <w:jc w:val="both"/>
      </w:pPr>
      <w:r>
        <w:t>Y</w:t>
      </w:r>
      <w:r w:rsidR="00385BCB">
        <w:t xml:space="preserve">ou can use different admonition types, which will be render using a color and an icon specific to that type. An icon might change in the future, but the general principle stays the same. Currently, </w:t>
      </w:r>
      <w:r w:rsidR="002F0FE7">
        <w:t xml:space="preserve">the </w:t>
      </w:r>
      <w:r w:rsidR="00385BCB">
        <w:t>supported admonition types</w:t>
      </w:r>
      <w:r w:rsidR="002F0FE7">
        <w:t xml:space="preserve"> are as follows:</w:t>
      </w:r>
      <w:bookmarkStart w:id="21" w:name="math-myst-feature"/>
    </w:p>
    <w:p w14:paraId="2F752303" w14:textId="27FEDE38"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attention}</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1A97585E" w14:textId="77777777" w:rsidR="0032451B" w:rsidRDefault="0032451B" w:rsidP="00D87343">
      <w:pPr>
        <w:pStyle w:val="BodyText"/>
      </w:pPr>
    </w:p>
    <w:p w14:paraId="4B4FB189" w14:textId="22BBD2EB"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caution}</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6EDE3FE1" w14:textId="76B85C4B" w:rsidR="00D87343" w:rsidRDefault="00D87343" w:rsidP="00D87343">
      <w:pPr>
        <w:pStyle w:val="BodyText"/>
        <w:rPr>
          <w:rStyle w:val="VerbatimChar"/>
        </w:rPr>
      </w:pPr>
    </w:p>
    <w:p w14:paraId="0C2ABFC4" w14:textId="77777777" w:rsidR="00160E53" w:rsidRPr="00770673" w:rsidRDefault="00160E5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arning}</w:t>
      </w:r>
      <w:r w:rsidRPr="00770673">
        <w:rPr>
          <w:rFonts w:ascii="Consolas" w:eastAsia="Times New Roman" w:hAnsi="Consolas" w:cs="Courier New"/>
          <w:color w:val="1F2328"/>
          <w:sz w:val="20"/>
          <w:szCs w:val="20"/>
        </w:rPr>
        <w:br/>
        <w:t>…</w:t>
      </w:r>
      <w:r w:rsidRPr="00770673">
        <w:rPr>
          <w:rFonts w:ascii="Consolas" w:eastAsia="Times New Roman" w:hAnsi="Consolas" w:cs="Courier New"/>
          <w:color w:val="1F2328"/>
          <w:sz w:val="20"/>
          <w:szCs w:val="20"/>
        </w:rPr>
        <w:br/>
        <w:t>:::</w:t>
      </w:r>
    </w:p>
    <w:p w14:paraId="34E9E609" w14:textId="77777777" w:rsidR="00160E53" w:rsidRDefault="00160E53" w:rsidP="00D87343">
      <w:pPr>
        <w:pStyle w:val="BodyText"/>
        <w:rPr>
          <w:rStyle w:val="VerbatimChar"/>
        </w:rPr>
      </w:pPr>
    </w:p>
    <w:p w14:paraId="5860AE8E" w14:textId="5F43F2FC"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danger}</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1FD8AA7A" w14:textId="77777777" w:rsidR="00D87343" w:rsidRDefault="00D87343" w:rsidP="00D87343">
      <w:pPr>
        <w:pStyle w:val="BodyText"/>
        <w:rPr>
          <w:rStyle w:val="VerbatimChar"/>
        </w:rPr>
      </w:pPr>
    </w:p>
    <w:p w14:paraId="22A4391C" w14:textId="1481056C"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lastRenderedPageBreak/>
        <w:t>:::{error}</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6D0164CE" w14:textId="77777777" w:rsidR="00D87343" w:rsidRDefault="00D87343" w:rsidP="00D87343">
      <w:pPr>
        <w:pStyle w:val="BodyText"/>
        <w:rPr>
          <w:rStyle w:val="VerbatimChar"/>
        </w:rPr>
      </w:pPr>
    </w:p>
    <w:p w14:paraId="7320CFF4" w14:textId="3984BCCD" w:rsidR="00D153BC" w:rsidRPr="00770673" w:rsidRDefault="00D153BC"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tip}</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2D442FD9" w14:textId="77777777" w:rsidR="00D153BC" w:rsidRDefault="00D153BC" w:rsidP="00D87343">
      <w:pPr>
        <w:pStyle w:val="BodyText"/>
      </w:pPr>
    </w:p>
    <w:p w14:paraId="369671DC" w14:textId="27032191"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hint}</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01E5E96A" w14:textId="28F969BC" w:rsidR="00D87343" w:rsidRDefault="00D87343" w:rsidP="00D87343">
      <w:pPr>
        <w:pStyle w:val="BodyText"/>
      </w:pPr>
    </w:p>
    <w:p w14:paraId="07FB8BA8" w14:textId="47D1F81D" w:rsidR="00D153BC" w:rsidRPr="00770673" w:rsidRDefault="00D153BC"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t>
      </w:r>
      <w:proofErr w:type="spellStart"/>
      <w:r w:rsidRPr="00770673">
        <w:rPr>
          <w:rFonts w:ascii="Consolas" w:eastAsia="Times New Roman" w:hAnsi="Consolas" w:cs="Courier New"/>
          <w:color w:val="1F2328"/>
          <w:sz w:val="20"/>
          <w:szCs w:val="20"/>
        </w:rPr>
        <w:t>seealso</w:t>
      </w:r>
      <w:proofErr w:type="spellEnd"/>
      <w:r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58295DB5" w14:textId="77777777" w:rsidR="00D153BC" w:rsidRPr="00D87343" w:rsidRDefault="00D153BC" w:rsidP="00D153BC">
      <w:pPr>
        <w:pStyle w:val="BodyText"/>
      </w:pPr>
    </w:p>
    <w:p w14:paraId="43A90DD1" w14:textId="75F5889E"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important}</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66E06102" w14:textId="77777777" w:rsidR="00D87343" w:rsidRPr="00D87343" w:rsidRDefault="00D87343" w:rsidP="00D87343">
      <w:pPr>
        <w:pStyle w:val="BodyText"/>
      </w:pPr>
    </w:p>
    <w:p w14:paraId="342D6B9C" w14:textId="38110D6A"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note}</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13160DD7" w14:textId="025B597A" w:rsidR="00D87343" w:rsidRDefault="00D87343" w:rsidP="00D87343">
      <w:pPr>
        <w:pStyle w:val="BodyText"/>
      </w:pPr>
    </w:p>
    <w:p w14:paraId="4647A025" w14:textId="23101893" w:rsidR="004F531D" w:rsidRDefault="004F531D" w:rsidP="004F531D">
      <w:pPr>
        <w:pStyle w:val="Heading3"/>
      </w:pPr>
      <w:r>
        <w:t xml:space="preserve">Interactive </w:t>
      </w:r>
      <w:r w:rsidR="00112717">
        <w:t>elements</w:t>
      </w:r>
    </w:p>
    <w:p w14:paraId="44D79564" w14:textId="5C79DE99" w:rsidR="004F531D" w:rsidRDefault="00112717" w:rsidP="00112717">
      <w:pPr>
        <w:pStyle w:val="Heading4"/>
      </w:pPr>
      <w:r>
        <w:t>Dropdowns</w:t>
      </w:r>
    </w:p>
    <w:p w14:paraId="5075641A" w14:textId="77777777" w:rsidR="002A3E8D" w:rsidRPr="00F54EB8" w:rsidRDefault="002A3E8D" w:rsidP="00F54E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F54EB8">
        <w:rPr>
          <w:rFonts w:ascii="Consolas" w:eastAsia="Times New Roman" w:hAnsi="Consolas" w:cs="Courier New"/>
          <w:color w:val="1F2328"/>
          <w:sz w:val="20"/>
          <w:szCs w:val="20"/>
        </w:rPr>
        <w:t>:::{dropdown} Dropdown Title</w:t>
      </w:r>
    </w:p>
    <w:p w14:paraId="61FC2CDE" w14:textId="77777777" w:rsidR="002A3E8D" w:rsidRPr="00F54EB8" w:rsidRDefault="002A3E8D" w:rsidP="00F54E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F54EB8">
        <w:rPr>
          <w:rFonts w:ascii="Consolas" w:eastAsia="Times New Roman" w:hAnsi="Consolas" w:cs="Courier New"/>
          <w:color w:val="1F2328"/>
          <w:sz w:val="20"/>
          <w:szCs w:val="20"/>
        </w:rPr>
        <w:t>Dropdown content</w:t>
      </w:r>
    </w:p>
    <w:p w14:paraId="4A5D68A0" w14:textId="22522C3F" w:rsidR="00112717" w:rsidRPr="00F54EB8" w:rsidRDefault="002A3E8D" w:rsidP="00F54E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F54EB8">
        <w:rPr>
          <w:rFonts w:ascii="Consolas" w:eastAsia="Times New Roman" w:hAnsi="Consolas" w:cs="Courier New"/>
          <w:color w:val="1F2328"/>
          <w:sz w:val="20"/>
          <w:szCs w:val="20"/>
        </w:rPr>
        <w:t>:::</w:t>
      </w:r>
    </w:p>
    <w:p w14:paraId="7B4A1DC6" w14:textId="7C83A22E" w:rsidR="00112717" w:rsidRDefault="00112717" w:rsidP="00112717">
      <w:pPr>
        <w:pStyle w:val="Heading4"/>
      </w:pPr>
      <w:r w:rsidRPr="00112717">
        <w:t>Admonition Dropdowns</w:t>
      </w:r>
    </w:p>
    <w:p w14:paraId="60F1B9AB" w14:textId="383BBB87" w:rsidR="00112717" w:rsidRPr="00F54EB8" w:rsidRDefault="002A3E8D" w:rsidP="00F54E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F54EB8">
        <w:rPr>
          <w:rFonts w:ascii="Consolas" w:eastAsia="Times New Roman" w:hAnsi="Consolas" w:cs="Courier New"/>
          <w:color w:val="1F2328"/>
          <w:sz w:val="20"/>
          <w:szCs w:val="20"/>
        </w:rPr>
        <w:t>:::{note}</w:t>
      </w:r>
      <w:r w:rsidR="00F13F03" w:rsidRPr="00F54EB8">
        <w:rPr>
          <w:rFonts w:ascii="Consolas" w:eastAsia="Times New Roman" w:hAnsi="Consolas" w:cs="Courier New"/>
          <w:color w:val="1F2328"/>
          <w:sz w:val="20"/>
          <w:szCs w:val="20"/>
        </w:rPr>
        <w:br/>
      </w:r>
      <w:r w:rsidRPr="00F54EB8">
        <w:rPr>
          <w:rFonts w:ascii="Consolas" w:eastAsia="Times New Roman" w:hAnsi="Consolas" w:cs="Courier New"/>
          <w:color w:val="1F2328"/>
          <w:sz w:val="20"/>
          <w:szCs w:val="20"/>
        </w:rPr>
        <w:t>:class: dropdown</w:t>
      </w:r>
      <w:r w:rsidR="00F13F03" w:rsidRPr="00F54EB8">
        <w:rPr>
          <w:rFonts w:ascii="Consolas" w:eastAsia="Times New Roman" w:hAnsi="Consolas" w:cs="Courier New"/>
          <w:color w:val="1F2328"/>
          <w:sz w:val="20"/>
          <w:szCs w:val="20"/>
        </w:rPr>
        <w:br/>
      </w:r>
      <w:r w:rsidRPr="00F54EB8">
        <w:rPr>
          <w:rFonts w:ascii="Consolas" w:eastAsia="Times New Roman" w:hAnsi="Consolas" w:cs="Courier New"/>
          <w:color w:val="1F2328"/>
          <w:sz w:val="20"/>
          <w:szCs w:val="20"/>
        </w:rPr>
        <w:t>You can combine an admonition with a dropdown to create an interactive element in your book.</w:t>
      </w:r>
      <w:r w:rsidR="00F13F03" w:rsidRPr="00F54EB8">
        <w:rPr>
          <w:rFonts w:ascii="Consolas" w:eastAsia="Times New Roman" w:hAnsi="Consolas" w:cs="Courier New"/>
          <w:color w:val="1F2328"/>
          <w:sz w:val="20"/>
          <w:szCs w:val="20"/>
        </w:rPr>
        <w:br/>
      </w:r>
      <w:r w:rsidRPr="00F54EB8">
        <w:rPr>
          <w:rFonts w:ascii="Consolas" w:eastAsia="Times New Roman" w:hAnsi="Consolas" w:cs="Courier New"/>
          <w:color w:val="1F2328"/>
          <w:sz w:val="20"/>
          <w:szCs w:val="20"/>
        </w:rPr>
        <w:t>:::</w:t>
      </w:r>
    </w:p>
    <w:p w14:paraId="129F7AC8" w14:textId="2B1FEB9F" w:rsidR="00112717" w:rsidRDefault="00112717" w:rsidP="00112717">
      <w:pPr>
        <w:pStyle w:val="Heading4"/>
        <w:rPr>
          <w:rFonts w:eastAsiaTheme="minorEastAsia"/>
        </w:rPr>
      </w:pPr>
      <w:r w:rsidRPr="00112717">
        <w:rPr>
          <w:rFonts w:eastAsiaTheme="minorEastAsia"/>
        </w:rPr>
        <w:t>Tabs</w:t>
      </w:r>
    </w:p>
    <w:p w14:paraId="091BDA3B" w14:textId="339C4962" w:rsidR="00112717" w:rsidRPr="009154BE" w:rsidRDefault="002A3E8D" w:rsidP="009154B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9154BE">
        <w:rPr>
          <w:rFonts w:ascii="Consolas" w:eastAsia="Times New Roman" w:hAnsi="Consolas" w:cs="Courier New"/>
          <w:color w:val="1F2328"/>
          <w:sz w:val="20"/>
          <w:szCs w:val="20"/>
        </w:rPr>
        <w:t>::::{tab-set}</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tab-item} Tab 1</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sync: tab1</w:t>
      </w:r>
      <w:r w:rsidR="009154BE">
        <w:rPr>
          <w:rFonts w:ascii="Consolas" w:eastAsia="Times New Roman" w:hAnsi="Consolas" w:cs="Courier New"/>
          <w:color w:val="1F2328"/>
          <w:sz w:val="20"/>
          <w:szCs w:val="20"/>
        </w:rPr>
        <w:br/>
      </w:r>
      <w:r w:rsidR="001D6611">
        <w:rPr>
          <w:rFonts w:ascii="Consolas" w:eastAsia="Times New Roman" w:hAnsi="Consolas" w:cs="Courier New"/>
          <w:color w:val="1F2328"/>
          <w:sz w:val="20"/>
          <w:szCs w:val="20"/>
        </w:rPr>
        <w:t>Content of t</w:t>
      </w:r>
      <w:r w:rsidRPr="009154BE">
        <w:rPr>
          <w:rFonts w:ascii="Consolas" w:eastAsia="Times New Roman" w:hAnsi="Consolas" w:cs="Courier New"/>
          <w:color w:val="1F2328"/>
          <w:sz w:val="20"/>
          <w:szCs w:val="20"/>
        </w:rPr>
        <w:t>ab one</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lastRenderedPageBreak/>
        <w:t>:::{tab-item} Tab 2</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sync: tab2</w:t>
      </w:r>
      <w:r w:rsidR="009154BE">
        <w:rPr>
          <w:rFonts w:ascii="Consolas" w:eastAsia="Times New Roman" w:hAnsi="Consolas" w:cs="Courier New"/>
          <w:color w:val="1F2328"/>
          <w:sz w:val="20"/>
          <w:szCs w:val="20"/>
        </w:rPr>
        <w:br/>
      </w:r>
      <w:r w:rsidR="001D6611">
        <w:rPr>
          <w:rFonts w:ascii="Consolas" w:eastAsia="Times New Roman" w:hAnsi="Consolas" w:cs="Courier New"/>
          <w:color w:val="1F2328"/>
          <w:sz w:val="20"/>
          <w:szCs w:val="20"/>
        </w:rPr>
        <w:t>Content of t</w:t>
      </w:r>
      <w:r w:rsidRPr="009154BE">
        <w:rPr>
          <w:rFonts w:ascii="Consolas" w:eastAsia="Times New Roman" w:hAnsi="Consolas" w:cs="Courier New"/>
          <w:color w:val="1F2328"/>
          <w:sz w:val="20"/>
          <w:szCs w:val="20"/>
        </w:rPr>
        <w:t>ab two</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w:t>
      </w:r>
    </w:p>
    <w:p w14:paraId="0584584B" w14:textId="77777777" w:rsidR="004F531D" w:rsidRPr="00D87343" w:rsidRDefault="004F531D" w:rsidP="00D87343">
      <w:pPr>
        <w:pStyle w:val="BodyText"/>
      </w:pPr>
    </w:p>
    <w:p w14:paraId="60DC2A5B" w14:textId="00BCC18C" w:rsidR="002C397A" w:rsidRDefault="00EE1DD5" w:rsidP="00915177">
      <w:pPr>
        <w:pStyle w:val="Heading3"/>
      </w:pPr>
      <w:r>
        <w:t>Math</w:t>
      </w:r>
      <w:bookmarkEnd w:id="21"/>
    </w:p>
    <w:p w14:paraId="7951D3F3" w14:textId="5A9F1211" w:rsidR="002C397A" w:rsidRDefault="00573A87">
      <w:pPr>
        <w:pStyle w:val="FirstParagraph"/>
      </w:pPr>
      <w:r>
        <w:t>Unfortunately, w</w:t>
      </w:r>
      <w:r w:rsidR="00E60B94">
        <w:t>e</w:t>
      </w:r>
      <w:r>
        <w:t xml:space="preserve"> don’t</w:t>
      </w:r>
      <w:r w:rsidR="00E60B94">
        <w:t xml:space="preserve"> support MS Word equations.</w:t>
      </w:r>
    </w:p>
    <w:p w14:paraId="1CD9D1BE" w14:textId="0C00A8E7" w:rsidR="00573A87" w:rsidRPr="00915177" w:rsidRDefault="00C51B77" w:rsidP="00573A87">
      <w:pPr>
        <w:pStyle w:val="BodyText"/>
        <w:rPr>
          <w:rFonts w:eastAsiaTheme="minorEastAsia"/>
        </w:rPr>
      </w:pPr>
      <m:oMathPara>
        <m:oMathParaPr>
          <m:jc m:val="center"/>
        </m:oMathParaPr>
        <m:oMath>
          <m:sSup>
            <m:sSupPr>
              <m:ctrlPr>
                <w:rPr>
                  <w:rFonts w:ascii="Cambria Math" w:eastAsiaTheme="minorEastAsia" w:hAnsi="Cambria Math"/>
                </w:rPr>
              </m:ctrlPr>
            </m:sSupPr>
            <m:e>
              <m:r>
                <w:rPr>
                  <w:rFonts w:ascii="Cambria Math" w:eastAsiaTheme="minorEastAsia" w:hAnsi="Cambria Math"/>
                </w:rPr>
                <m:t>a</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c</m:t>
              </m:r>
            </m:e>
            <m:sup>
              <m:r>
                <w:rPr>
                  <w:rFonts w:ascii="Cambria Math" w:eastAsiaTheme="minorEastAsia" w:hAnsi="Cambria Math"/>
                </w:rPr>
                <m:t>2</m:t>
              </m:r>
            </m:sup>
          </m:sSup>
        </m:oMath>
      </m:oMathPara>
    </w:p>
    <w:p w14:paraId="7C22A755" w14:textId="0EBBB70E" w:rsidR="00573A87" w:rsidRDefault="00B94245" w:rsidP="00573A87">
      <w:pPr>
        <w:pStyle w:val="BodyText"/>
        <w:rPr>
          <w:rFonts w:eastAsiaTheme="minorEastAsia"/>
        </w:rPr>
      </w:pPr>
      <w:r>
        <w:rPr>
          <w:rFonts w:eastAsiaTheme="minorEastAsia"/>
        </w:rPr>
        <w:t xml:space="preserve">Instead, we do support a </w:t>
      </w:r>
      <w:r w:rsidR="00DF6815">
        <w:rPr>
          <w:rFonts w:eastAsiaTheme="minorEastAsia"/>
        </w:rPr>
        <w:t>special</w:t>
      </w:r>
      <w:r>
        <w:rPr>
          <w:rFonts w:eastAsiaTheme="minorEastAsia"/>
        </w:rPr>
        <w:t xml:space="preserve"> </w:t>
      </w:r>
      <w:r w:rsidR="00DF6815">
        <w:rPr>
          <w:rFonts w:eastAsiaTheme="minorEastAsia"/>
        </w:rPr>
        <w:t>`</w:t>
      </w:r>
      <w:r>
        <w:rPr>
          <w:rFonts w:eastAsiaTheme="minorEastAsia"/>
        </w:rPr>
        <w:t>{math}</w:t>
      </w:r>
      <w:r w:rsidR="00DF6815">
        <w:rPr>
          <w:rFonts w:eastAsiaTheme="minorEastAsia"/>
        </w:rPr>
        <w:t>`</w:t>
      </w:r>
      <w:r>
        <w:rPr>
          <w:rFonts w:eastAsiaTheme="minorEastAsia"/>
        </w:rPr>
        <w:t xml:space="preserve"> directive</w:t>
      </w:r>
      <w:r w:rsidR="00DF6815">
        <w:rPr>
          <w:rFonts w:eastAsiaTheme="minorEastAsia"/>
        </w:rPr>
        <w:t>, which allows the platform to render equations written in LaTeX syntax.</w:t>
      </w:r>
    </w:p>
    <w:p w14:paraId="2164EB23" w14:textId="77777777" w:rsidR="00B94245" w:rsidRPr="00B94245" w:rsidRDefault="00B94245" w:rsidP="00B9424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B94245">
        <w:rPr>
          <w:rFonts w:ascii="Consolas" w:eastAsia="Times New Roman" w:hAnsi="Consolas" w:cs="Courier New"/>
          <w:color w:val="1F2328"/>
          <w:sz w:val="20"/>
          <w:szCs w:val="20"/>
          <w:bdr w:val="none" w:sz="0" w:space="0" w:color="auto" w:frame="1"/>
        </w:rPr>
        <w:t>:::{math}</w:t>
      </w:r>
    </w:p>
    <w:p w14:paraId="2CB564A9" w14:textId="77777777" w:rsidR="00B94245" w:rsidRPr="00B94245" w:rsidRDefault="00B94245" w:rsidP="00B9424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B94245">
        <w:rPr>
          <w:rFonts w:ascii="Consolas" w:eastAsia="Times New Roman" w:hAnsi="Consolas" w:cs="Courier New"/>
          <w:color w:val="1F2328"/>
          <w:sz w:val="20"/>
          <w:szCs w:val="20"/>
          <w:bdr w:val="none" w:sz="0" w:space="0" w:color="auto" w:frame="1"/>
        </w:rPr>
        <w:t>e^{</w:t>
      </w:r>
      <w:proofErr w:type="spellStart"/>
      <w:r w:rsidRPr="00B94245">
        <w:rPr>
          <w:rFonts w:ascii="Consolas" w:eastAsia="Times New Roman" w:hAnsi="Consolas" w:cs="Courier New"/>
          <w:color w:val="1F2328"/>
          <w:sz w:val="20"/>
          <w:szCs w:val="20"/>
          <w:bdr w:val="none" w:sz="0" w:space="0" w:color="auto" w:frame="1"/>
        </w:rPr>
        <w:t>i</w:t>
      </w:r>
      <w:proofErr w:type="spellEnd"/>
      <w:r w:rsidRPr="00B94245">
        <w:rPr>
          <w:rFonts w:ascii="Consolas" w:eastAsia="Times New Roman" w:hAnsi="Consolas" w:cs="Courier New"/>
          <w:color w:val="1F2328"/>
          <w:sz w:val="20"/>
          <w:szCs w:val="20"/>
          <w:bdr w:val="none" w:sz="0" w:space="0" w:color="auto" w:frame="1"/>
        </w:rPr>
        <w:t>\pi}+1 =0</w:t>
      </w:r>
    </w:p>
    <w:p w14:paraId="45E37DDD" w14:textId="77777777" w:rsidR="00B94245" w:rsidRPr="00B94245" w:rsidRDefault="00B94245" w:rsidP="00B9424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B94245">
        <w:rPr>
          <w:rFonts w:ascii="Consolas" w:eastAsia="Times New Roman" w:hAnsi="Consolas" w:cs="Courier New"/>
          <w:color w:val="1F2328"/>
          <w:sz w:val="20"/>
          <w:szCs w:val="20"/>
          <w:bdr w:val="none" w:sz="0" w:space="0" w:color="auto" w:frame="1"/>
        </w:rPr>
        <w:t>:::</w:t>
      </w:r>
    </w:p>
    <w:p w14:paraId="44314E98" w14:textId="6DD1F198" w:rsidR="00915177" w:rsidRDefault="00124B68" w:rsidP="00573A87">
      <w:pPr>
        <w:pStyle w:val="BodyText"/>
        <w:rPr>
          <w:rFonts w:eastAsiaTheme="minorEastAsia"/>
        </w:rPr>
      </w:pPr>
      <w:r>
        <w:rPr>
          <w:rFonts w:eastAsiaTheme="minorEastAsia"/>
        </w:rPr>
        <w:t xml:space="preserve">Constructing math equations in LaTeX syntax may seem daunting, but thankfully there are multiple tools to help you with that task. </w:t>
      </w:r>
      <w:r w:rsidR="00CE7B35">
        <w:rPr>
          <w:rFonts w:eastAsiaTheme="minorEastAsia"/>
        </w:rPr>
        <w:t>Look in</w:t>
      </w:r>
      <w:r>
        <w:rPr>
          <w:rFonts w:eastAsiaTheme="minorEastAsia"/>
        </w:rPr>
        <w:t xml:space="preserve"> your favorite web search engine </w:t>
      </w:r>
      <w:r w:rsidR="00CE7B35">
        <w:rPr>
          <w:rFonts w:eastAsiaTheme="minorEastAsia"/>
        </w:rPr>
        <w:t>(e.g.</w:t>
      </w:r>
      <w:r>
        <w:rPr>
          <w:rFonts w:eastAsiaTheme="minorEastAsia"/>
        </w:rPr>
        <w:t xml:space="preserve"> google</w:t>
      </w:r>
      <w:r w:rsidR="00CE7B35">
        <w:rPr>
          <w:rFonts w:eastAsiaTheme="minorEastAsia"/>
        </w:rPr>
        <w:t>)</w:t>
      </w:r>
      <w:r>
        <w:rPr>
          <w:rFonts w:eastAsiaTheme="minorEastAsia"/>
        </w:rPr>
        <w:t xml:space="preserve"> </w:t>
      </w:r>
      <w:r w:rsidR="00CE7B35">
        <w:rPr>
          <w:rFonts w:eastAsiaTheme="minorEastAsia"/>
        </w:rPr>
        <w:t xml:space="preserve">for </w:t>
      </w:r>
      <w:r>
        <w:rPr>
          <w:rFonts w:eastAsiaTheme="minorEastAsia"/>
        </w:rPr>
        <w:t>“</w:t>
      </w:r>
      <w:r w:rsidRPr="00CE7B35">
        <w:rPr>
          <w:rFonts w:eastAsiaTheme="minorEastAsia"/>
          <w:i/>
          <w:iCs/>
        </w:rPr>
        <w:t xml:space="preserve">online latex </w:t>
      </w:r>
      <w:r w:rsidR="00CE7B35">
        <w:rPr>
          <w:rFonts w:eastAsiaTheme="minorEastAsia"/>
          <w:i/>
          <w:iCs/>
        </w:rPr>
        <w:t xml:space="preserve">equation </w:t>
      </w:r>
      <w:r w:rsidRPr="00CE7B35">
        <w:rPr>
          <w:rFonts w:eastAsiaTheme="minorEastAsia"/>
          <w:i/>
          <w:iCs/>
        </w:rPr>
        <w:t>editor</w:t>
      </w:r>
      <w:r>
        <w:rPr>
          <w:rFonts w:eastAsiaTheme="minorEastAsia"/>
        </w:rPr>
        <w:t>” to find a few.</w:t>
      </w:r>
    </w:p>
    <w:p w14:paraId="22B2A4D3" w14:textId="29C6E861" w:rsidR="003750EE" w:rsidRDefault="003750EE" w:rsidP="00573A87">
      <w:pPr>
        <w:pStyle w:val="BodyText"/>
        <w:rPr>
          <w:rFonts w:eastAsiaTheme="minorEastAsia"/>
        </w:rPr>
      </w:pPr>
      <w:r>
        <w:rPr>
          <w:rFonts w:eastAsiaTheme="minorEastAsia"/>
        </w:rPr>
        <w:t>Another way of formu</w:t>
      </w:r>
      <w:r w:rsidR="00B74F3C">
        <w:rPr>
          <w:rFonts w:eastAsiaTheme="minorEastAsia"/>
        </w:rPr>
        <w:t xml:space="preserve">lating </w:t>
      </w:r>
      <w:r w:rsidR="001575A6">
        <w:rPr>
          <w:rFonts w:eastAsiaTheme="minorEastAsia"/>
        </w:rPr>
        <w:t xml:space="preserve">an equation is by </w:t>
      </w:r>
      <w:r w:rsidR="00DA6A0F">
        <w:rPr>
          <w:rFonts w:eastAsiaTheme="minorEastAsia"/>
        </w:rPr>
        <w:t>wrapping it between `$$` characters.</w:t>
      </w:r>
    </w:p>
    <w:p w14:paraId="0B8A5300" w14:textId="7A3F9E59" w:rsidR="003750EE" w:rsidRDefault="003750EE" w:rsidP="003750EE">
      <w:pPr>
        <w:pStyle w:val="HTMLPreformatted"/>
        <w:shd w:val="clear" w:color="auto" w:fill="F6F8FA"/>
        <w:rPr>
          <w:rFonts w:ascii="Consolas" w:hAnsi="Consolas"/>
          <w:color w:val="1F2328"/>
        </w:rPr>
      </w:pPr>
      <w:r>
        <w:rPr>
          <w:rStyle w:val="HTMLCode"/>
          <w:rFonts w:ascii="Consolas" w:hAnsi="Consolas"/>
          <w:color w:val="1F2328"/>
          <w:bdr w:val="none" w:sz="0" w:space="0" w:color="auto" w:frame="1"/>
        </w:rPr>
        <w:t>$$ Ax=b $$</w:t>
      </w:r>
    </w:p>
    <w:p w14:paraId="7422C8E6" w14:textId="382C0E73" w:rsidR="00A13E99" w:rsidRPr="00090255" w:rsidRDefault="00DA6A0F" w:rsidP="00090255">
      <w:pPr>
        <w:pStyle w:val="BodyText"/>
        <w:rPr>
          <w:rStyle w:val="HTMLCode"/>
          <w:rFonts w:asciiTheme="minorHAnsi" w:eastAsiaTheme="minorEastAsia" w:hAnsiTheme="minorHAnsi" w:cstheme="minorBidi"/>
          <w:sz w:val="24"/>
          <w:szCs w:val="24"/>
        </w:rPr>
      </w:pPr>
      <w:r>
        <w:rPr>
          <w:rFonts w:eastAsiaTheme="minorEastAsia"/>
        </w:rPr>
        <w:t>This might be especially useful when constructing</w:t>
      </w:r>
      <w:r w:rsidR="00F84401">
        <w:rPr>
          <w:rFonts w:eastAsiaTheme="minorEastAsia"/>
        </w:rPr>
        <w:t xml:space="preserve"> equations that span over multiple lines. </w:t>
      </w:r>
    </w:p>
    <w:p w14:paraId="7813F167" w14:textId="13DCB278" w:rsidR="00B74F3C" w:rsidRPr="00090255" w:rsidRDefault="00B74F3C" w:rsidP="00090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090255">
        <w:rPr>
          <w:rFonts w:ascii="Consolas" w:eastAsia="Times New Roman" w:hAnsi="Consolas" w:cs="Courier New"/>
          <w:color w:val="1F2328"/>
          <w:sz w:val="20"/>
          <w:szCs w:val="20"/>
          <w:bdr w:val="none" w:sz="0" w:space="0" w:color="auto" w:frame="1"/>
        </w:rPr>
        <w:t>$$</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label{maxwell}</w:t>
      </w:r>
      <w:r w:rsidR="00F52DD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begin{aligned}</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w:t>
      </w:r>
      <w:proofErr w:type="spellStart"/>
      <w:r w:rsidRPr="00090255">
        <w:rPr>
          <w:rFonts w:ascii="Consolas" w:eastAsia="Times New Roman" w:hAnsi="Consolas" w:cs="Courier New"/>
          <w:color w:val="1F2328"/>
          <w:sz w:val="20"/>
          <w:szCs w:val="20"/>
          <w:bdr w:val="none" w:sz="0" w:space="0" w:color="auto" w:frame="1"/>
        </w:rPr>
        <w:t>nabla</w:t>
      </w:r>
      <w:proofErr w:type="spellEnd"/>
      <w:r w:rsidRPr="00090255">
        <w:rPr>
          <w:rFonts w:ascii="Consolas" w:eastAsia="Times New Roman" w:hAnsi="Consolas" w:cs="Courier New"/>
          <w:color w:val="1F2328"/>
          <w:sz w:val="20"/>
          <w:szCs w:val="20"/>
          <w:bdr w:val="none" w:sz="0" w:space="0" w:color="auto" w:frame="1"/>
        </w:rPr>
        <w:t xml:space="preserve"> \times \</w:t>
      </w:r>
      <w:proofErr w:type="spellStart"/>
      <w:r w:rsidRPr="00090255">
        <w:rPr>
          <w:rFonts w:ascii="Consolas" w:eastAsia="Times New Roman" w:hAnsi="Consolas" w:cs="Courier New"/>
          <w:color w:val="1F2328"/>
          <w:sz w:val="20"/>
          <w:szCs w:val="20"/>
          <w:bdr w:val="none" w:sz="0" w:space="0" w:color="auto" w:frame="1"/>
        </w:rPr>
        <w:t>vec</w:t>
      </w:r>
      <w:proofErr w:type="spellEnd"/>
      <w:r w:rsidRPr="00090255">
        <w:rPr>
          <w:rFonts w:ascii="Consolas" w:eastAsia="Times New Roman" w:hAnsi="Consolas" w:cs="Courier New"/>
          <w:color w:val="1F2328"/>
          <w:sz w:val="20"/>
          <w:szCs w:val="20"/>
          <w:bdr w:val="none" w:sz="0" w:space="0" w:color="auto" w:frame="1"/>
        </w:rPr>
        <w:t>{e}+\frac{\partial \</w:t>
      </w:r>
      <w:proofErr w:type="spellStart"/>
      <w:r w:rsidRPr="00090255">
        <w:rPr>
          <w:rFonts w:ascii="Consolas" w:eastAsia="Times New Roman" w:hAnsi="Consolas" w:cs="Courier New"/>
          <w:color w:val="1F2328"/>
          <w:sz w:val="20"/>
          <w:szCs w:val="20"/>
          <w:bdr w:val="none" w:sz="0" w:space="0" w:color="auto" w:frame="1"/>
        </w:rPr>
        <w:t>vec</w:t>
      </w:r>
      <w:proofErr w:type="spellEnd"/>
      <w:r w:rsidRPr="00090255">
        <w:rPr>
          <w:rFonts w:ascii="Consolas" w:eastAsia="Times New Roman" w:hAnsi="Consolas" w:cs="Courier New"/>
          <w:color w:val="1F2328"/>
          <w:sz w:val="20"/>
          <w:szCs w:val="20"/>
          <w:bdr w:val="none" w:sz="0" w:space="0" w:color="auto" w:frame="1"/>
        </w:rPr>
        <w:t>{b}}{\partial t}&amp;=0 \\</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w:t>
      </w:r>
      <w:proofErr w:type="spellStart"/>
      <w:r w:rsidRPr="00090255">
        <w:rPr>
          <w:rFonts w:ascii="Consolas" w:eastAsia="Times New Roman" w:hAnsi="Consolas" w:cs="Courier New"/>
          <w:color w:val="1F2328"/>
          <w:sz w:val="20"/>
          <w:szCs w:val="20"/>
          <w:bdr w:val="none" w:sz="0" w:space="0" w:color="auto" w:frame="1"/>
        </w:rPr>
        <w:t>nabla</w:t>
      </w:r>
      <w:proofErr w:type="spellEnd"/>
      <w:r w:rsidRPr="00090255">
        <w:rPr>
          <w:rFonts w:ascii="Consolas" w:eastAsia="Times New Roman" w:hAnsi="Consolas" w:cs="Courier New"/>
          <w:color w:val="1F2328"/>
          <w:sz w:val="20"/>
          <w:szCs w:val="20"/>
          <w:bdr w:val="none" w:sz="0" w:space="0" w:color="auto" w:frame="1"/>
        </w:rPr>
        <w:t xml:space="preserve"> \times \</w:t>
      </w:r>
      <w:proofErr w:type="spellStart"/>
      <w:r w:rsidRPr="00090255">
        <w:rPr>
          <w:rFonts w:ascii="Consolas" w:eastAsia="Times New Roman" w:hAnsi="Consolas" w:cs="Courier New"/>
          <w:color w:val="1F2328"/>
          <w:sz w:val="20"/>
          <w:szCs w:val="20"/>
          <w:bdr w:val="none" w:sz="0" w:space="0" w:color="auto" w:frame="1"/>
        </w:rPr>
        <w:t>vec</w:t>
      </w:r>
      <w:proofErr w:type="spellEnd"/>
      <w:r w:rsidRPr="00090255">
        <w:rPr>
          <w:rFonts w:ascii="Consolas" w:eastAsia="Times New Roman" w:hAnsi="Consolas" w:cs="Courier New"/>
          <w:color w:val="1F2328"/>
          <w:sz w:val="20"/>
          <w:szCs w:val="20"/>
          <w:bdr w:val="none" w:sz="0" w:space="0" w:color="auto" w:frame="1"/>
        </w:rPr>
        <w:t>{h}-\</w:t>
      </w:r>
      <w:proofErr w:type="spellStart"/>
      <w:r w:rsidRPr="00090255">
        <w:rPr>
          <w:rFonts w:ascii="Consolas" w:eastAsia="Times New Roman" w:hAnsi="Consolas" w:cs="Courier New"/>
          <w:color w:val="1F2328"/>
          <w:sz w:val="20"/>
          <w:szCs w:val="20"/>
          <w:bdr w:val="none" w:sz="0" w:space="0" w:color="auto" w:frame="1"/>
        </w:rPr>
        <w:t>vec</w:t>
      </w:r>
      <w:proofErr w:type="spellEnd"/>
      <w:r w:rsidRPr="00090255">
        <w:rPr>
          <w:rFonts w:ascii="Consolas" w:eastAsia="Times New Roman" w:hAnsi="Consolas" w:cs="Courier New"/>
          <w:color w:val="1F2328"/>
          <w:sz w:val="20"/>
          <w:szCs w:val="20"/>
          <w:bdr w:val="none" w:sz="0" w:space="0" w:color="auto" w:frame="1"/>
        </w:rPr>
        <w:t>{j}&amp;=\</w:t>
      </w:r>
      <w:proofErr w:type="spellStart"/>
      <w:r w:rsidRPr="00090255">
        <w:rPr>
          <w:rFonts w:ascii="Consolas" w:eastAsia="Times New Roman" w:hAnsi="Consolas" w:cs="Courier New"/>
          <w:color w:val="1F2328"/>
          <w:sz w:val="20"/>
          <w:szCs w:val="20"/>
          <w:bdr w:val="none" w:sz="0" w:space="0" w:color="auto" w:frame="1"/>
        </w:rPr>
        <w:t>vec</w:t>
      </w:r>
      <w:proofErr w:type="spellEnd"/>
      <w:r w:rsidRPr="00090255">
        <w:rPr>
          <w:rFonts w:ascii="Consolas" w:eastAsia="Times New Roman" w:hAnsi="Consolas" w:cs="Courier New"/>
          <w:color w:val="1F2328"/>
          <w:sz w:val="20"/>
          <w:szCs w:val="20"/>
          <w:bdr w:val="none" w:sz="0" w:space="0" w:color="auto" w:frame="1"/>
        </w:rPr>
        <w:t>{s}\_{e}</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end{aligned}</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w:t>
      </w:r>
    </w:p>
    <w:p w14:paraId="6617CE10" w14:textId="77777777" w:rsidR="00CE171A" w:rsidRDefault="00CE171A" w:rsidP="00CE171A">
      <w:pPr>
        <w:pStyle w:val="BodyText"/>
        <w:rPr>
          <w:rFonts w:eastAsiaTheme="minorEastAsia"/>
        </w:rPr>
      </w:pPr>
    </w:p>
    <w:p w14:paraId="4462A30F" w14:textId="77777777" w:rsidR="002C71E6" w:rsidRPr="00212D1A" w:rsidRDefault="00CE171A" w:rsidP="002C71E6">
      <w:pPr>
        <w:pStyle w:val="Heading3"/>
        <w:rPr>
          <w:rFonts w:eastAsiaTheme="minorEastAsia"/>
          <w:vertAlign w:val="superscript"/>
        </w:rPr>
      </w:pPr>
      <w:r w:rsidRPr="004A7D5C">
        <w:rPr>
          <w:rFonts w:eastAsiaTheme="minorEastAsia"/>
          <w:highlight w:val="cyan"/>
        </w:rPr>
        <w:t>Code blocks</w:t>
      </w:r>
      <w:r w:rsidR="002C71E6">
        <w:rPr>
          <w:rFonts w:eastAsiaTheme="minorEastAsia"/>
        </w:rPr>
        <w:t xml:space="preserve"> </w:t>
      </w:r>
      <w:r w:rsidR="002C71E6">
        <w:rPr>
          <w:rFonts w:eastAsiaTheme="minorEastAsia"/>
          <w:vertAlign w:val="superscript"/>
        </w:rPr>
        <w:t>(</w:t>
      </w:r>
      <w:proofErr w:type="spellStart"/>
      <w:r w:rsidR="002C71E6">
        <w:rPr>
          <w:rFonts w:eastAsiaTheme="minorEastAsia"/>
          <w:vertAlign w:val="superscript"/>
        </w:rPr>
        <w:t>mystmd</w:t>
      </w:r>
      <w:proofErr w:type="spellEnd"/>
      <w:r w:rsidR="002C71E6">
        <w:rPr>
          <w:rFonts w:eastAsiaTheme="minorEastAsia"/>
          <w:vertAlign w:val="superscript"/>
        </w:rPr>
        <w:t xml:space="preserve"> feature)</w:t>
      </w:r>
    </w:p>
    <w:p w14:paraId="7499DB18" w14:textId="3D7F5124" w:rsidR="00CE171A" w:rsidRPr="004A7D5C" w:rsidRDefault="004A7D5C" w:rsidP="00573A87">
      <w:pPr>
        <w:pStyle w:val="BodyText"/>
        <w:rPr>
          <w:rFonts w:eastAsiaTheme="minorEastAsia"/>
          <w:highlight w:val="cyan"/>
        </w:rPr>
      </w:pPr>
      <w:r w:rsidRPr="004A7D5C">
        <w:rPr>
          <w:rFonts w:eastAsiaTheme="minorEastAsia"/>
          <w:highlight w:val="cyan"/>
        </w:rPr>
        <w:t xml:space="preserve">Currently we do not support </w:t>
      </w:r>
      <w:r w:rsidR="002C71E6">
        <w:rPr>
          <w:rFonts w:eastAsiaTheme="minorEastAsia"/>
          <w:highlight w:val="cyan"/>
        </w:rPr>
        <w:t xml:space="preserve">interactive </w:t>
      </w:r>
      <w:r w:rsidRPr="004A7D5C">
        <w:rPr>
          <w:rFonts w:eastAsiaTheme="minorEastAsia"/>
          <w:highlight w:val="cyan"/>
        </w:rPr>
        <w:t>code blocks.</w:t>
      </w:r>
      <w:r w:rsidR="002C71E6">
        <w:rPr>
          <w:rFonts w:eastAsiaTheme="minorEastAsia"/>
          <w:highlight w:val="cyan"/>
        </w:rPr>
        <w:t xml:space="preserve"> But you can format a static code block to show a code snippet without executing it.</w:t>
      </w:r>
    </w:p>
    <w:p w14:paraId="7991145C" w14:textId="77777777" w:rsidR="004A7D5C" w:rsidRDefault="004A7D5C" w:rsidP="004A7D5C">
      <w:pPr>
        <w:pStyle w:val="HTMLPreformatted"/>
        <w:spacing w:line="263" w:lineRule="atLeast"/>
        <w:rPr>
          <w:sz w:val="21"/>
          <w:szCs w:val="21"/>
        </w:rPr>
      </w:pPr>
      <w:r w:rsidRPr="004A7D5C">
        <w:rPr>
          <w:sz w:val="21"/>
          <w:szCs w:val="21"/>
          <w:highlight w:val="cyan"/>
        </w:rPr>
        <w:t>:::{code-cell} ipython3</w:t>
      </w:r>
      <w:r w:rsidRPr="004A7D5C">
        <w:rPr>
          <w:sz w:val="21"/>
          <w:szCs w:val="21"/>
          <w:highlight w:val="cyan"/>
        </w:rPr>
        <w:br/>
        <w:t>note = "Python syntax highlighting"</w:t>
      </w:r>
      <w:r w:rsidRPr="004A7D5C">
        <w:rPr>
          <w:sz w:val="21"/>
          <w:szCs w:val="21"/>
          <w:highlight w:val="cyan"/>
        </w:rPr>
        <w:br/>
        <w:t>print(note)</w:t>
      </w:r>
      <w:r w:rsidRPr="004A7D5C">
        <w:rPr>
          <w:sz w:val="21"/>
          <w:szCs w:val="21"/>
          <w:highlight w:val="cyan"/>
        </w:rPr>
        <w:br/>
        <w:t>:::</w:t>
      </w:r>
    </w:p>
    <w:p w14:paraId="5A9B250A" w14:textId="77777777" w:rsidR="004A7D5C" w:rsidRDefault="004A7D5C" w:rsidP="00573A87">
      <w:pPr>
        <w:pStyle w:val="BodyText"/>
        <w:rPr>
          <w:rFonts w:eastAsiaTheme="minorEastAsia"/>
        </w:rPr>
      </w:pPr>
    </w:p>
    <w:p w14:paraId="618F8C94" w14:textId="6774ED8B" w:rsidR="006543E3" w:rsidRPr="00212D1A" w:rsidRDefault="006543E3" w:rsidP="006543E3">
      <w:pPr>
        <w:pStyle w:val="Heading3"/>
        <w:rPr>
          <w:rFonts w:eastAsiaTheme="minorEastAsia"/>
          <w:vertAlign w:val="superscript"/>
        </w:rPr>
      </w:pPr>
      <w:r w:rsidRPr="006543E3">
        <w:rPr>
          <w:rFonts w:eastAsiaTheme="minorEastAsia"/>
        </w:rPr>
        <w:lastRenderedPageBreak/>
        <w:t>Diagrams</w:t>
      </w:r>
      <w:r w:rsidR="00212D1A">
        <w:rPr>
          <w:rFonts w:eastAsiaTheme="minorEastAsia"/>
        </w:rPr>
        <w:t xml:space="preserve"> </w:t>
      </w:r>
      <w:r w:rsidR="00212D1A">
        <w:rPr>
          <w:rFonts w:eastAsiaTheme="minorEastAsia"/>
          <w:vertAlign w:val="superscript"/>
        </w:rPr>
        <w:t>(</w:t>
      </w:r>
      <w:proofErr w:type="spellStart"/>
      <w:r w:rsidR="00212D1A">
        <w:rPr>
          <w:rFonts w:eastAsiaTheme="minorEastAsia"/>
          <w:vertAlign w:val="superscript"/>
        </w:rPr>
        <w:t>mystmd</w:t>
      </w:r>
      <w:proofErr w:type="spellEnd"/>
      <w:r w:rsidR="00212D1A">
        <w:rPr>
          <w:rFonts w:eastAsiaTheme="minorEastAsia"/>
          <w:vertAlign w:val="superscript"/>
        </w:rPr>
        <w:t xml:space="preserve"> feature)</w:t>
      </w:r>
    </w:p>
    <w:p w14:paraId="3D9BF8E9" w14:textId="675D7F11" w:rsidR="00321B33" w:rsidRDefault="00321B33" w:rsidP="0074517E">
      <w:pPr>
        <w:pStyle w:val="FirstParagraph"/>
      </w:pPr>
      <w:r>
        <w:t>:::{note}</w:t>
      </w:r>
      <w:r>
        <w:br/>
        <w:t xml:space="preserve">Note that the platform does not allow to use standard MS Word charts. It is advised to write chapters with charts, diagrams and other data visualization in separate </w:t>
      </w:r>
      <w:proofErr w:type="spellStart"/>
      <w:r>
        <w:t>Jupyter</w:t>
      </w:r>
      <w:proofErr w:type="spellEnd"/>
      <w:r>
        <w:t xml:space="preserve"> Notebook (.</w:t>
      </w:r>
      <w:proofErr w:type="spellStart"/>
      <w:r>
        <w:t>ipynb</w:t>
      </w:r>
      <w:proofErr w:type="spellEnd"/>
      <w:r>
        <w:t>) files.</w:t>
      </w:r>
      <w:r>
        <w:br/>
        <w:t>:::</w:t>
      </w:r>
    </w:p>
    <w:p w14:paraId="1E232AB2" w14:textId="6754DC80" w:rsidR="006543E3" w:rsidRDefault="00CA155C" w:rsidP="0074517E">
      <w:pPr>
        <w:pStyle w:val="FirstParagraph"/>
        <w:jc w:val="both"/>
      </w:pPr>
      <w:proofErr w:type="spellStart"/>
      <w:r>
        <w:t>Mystmd</w:t>
      </w:r>
      <w:proofErr w:type="spellEnd"/>
      <w:r>
        <w:t xml:space="preserve"> supports mermaid diagrams. </w:t>
      </w:r>
      <w:r w:rsidR="00693C6C">
        <w:t xml:space="preserve">Please see </w:t>
      </w:r>
      <w:hyperlink r:id="rId17" w:history="1">
        <w:r w:rsidR="00693C6C" w:rsidRPr="00693C6C">
          <w:rPr>
            <w:rStyle w:val="Hyperlink"/>
          </w:rPr>
          <w:t>the documentation</w:t>
        </w:r>
      </w:hyperlink>
      <w:r w:rsidR="00693C6C">
        <w:t xml:space="preserve"> on how to create graphs </w:t>
      </w:r>
      <w:r w:rsidR="00D65F96">
        <w:t>for</w:t>
      </w:r>
      <w:r w:rsidR="00693C6C">
        <w:t xml:space="preserve"> your work. </w:t>
      </w:r>
      <w:r>
        <w:t>Few implementation examples are presented below.</w:t>
      </w:r>
    </w:p>
    <w:p w14:paraId="7B1D7D2D" w14:textId="12495BEE" w:rsidR="00CA155C" w:rsidRPr="00014B0A" w:rsidRDefault="00CA155C" w:rsidP="00CA155C">
      <w:pPr>
        <w:pStyle w:val="Heading4"/>
        <w:rPr>
          <w:vertAlign w:val="superscript"/>
        </w:rPr>
      </w:pPr>
      <w:r w:rsidRPr="00CA155C">
        <w:t>Flowchart</w:t>
      </w:r>
    </w:p>
    <w:p w14:paraId="48157B8A" w14:textId="296F09A0" w:rsidR="006543E3" w:rsidRPr="006543E3" w:rsidRDefault="006543E3" w:rsidP="006543E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6543E3">
        <w:rPr>
          <w:rFonts w:ascii="Consolas" w:eastAsia="Times New Roman" w:hAnsi="Consolas" w:cs="Courier New"/>
          <w:color w:val="1F2328"/>
          <w:sz w:val="20"/>
          <w:szCs w:val="20"/>
          <w:bdr w:val="none" w:sz="0" w:space="0" w:color="auto" w:frame="1"/>
        </w:rPr>
        <w:t>:::{mermaid}</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flowchart LR</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 xml:space="preserve">    A[Hard edge] --&gt;|Link text| B(Round edge)</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 xml:space="preserve">    B --&gt; C{Decision}</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 xml:space="preserve">    C --&gt;|One| D[Result one]</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 xml:space="preserve">    C --&gt;|Two| E[Result two]</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w:t>
      </w:r>
    </w:p>
    <w:p w14:paraId="68C784F2" w14:textId="1E9146BE" w:rsidR="0080487D" w:rsidRDefault="0080487D" w:rsidP="0080487D">
      <w:pPr>
        <w:pStyle w:val="Heading4"/>
      </w:pPr>
      <w:r>
        <w:t>Sequence diagrams</w:t>
      </w:r>
    </w:p>
    <w:p w14:paraId="0B09A536" w14:textId="7E66E885" w:rsidR="0080487D" w:rsidRPr="0080487D" w:rsidRDefault="0080487D" w:rsidP="0080487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80487D">
        <w:rPr>
          <w:rFonts w:ascii="Consolas" w:eastAsia="Times New Roman" w:hAnsi="Consolas" w:cs="Courier New"/>
          <w:color w:val="1F2328"/>
          <w:sz w:val="20"/>
          <w:szCs w:val="20"/>
          <w:bdr w:val="none" w:sz="0" w:space="0" w:color="auto" w:frame="1"/>
        </w:rPr>
        <w:t>:::{mermaid}</w:t>
      </w:r>
      <w:r>
        <w:rPr>
          <w:rFonts w:ascii="Consolas" w:eastAsia="Times New Roman" w:hAnsi="Consolas" w:cs="Courier New"/>
          <w:color w:val="1F2328"/>
          <w:sz w:val="20"/>
          <w:szCs w:val="20"/>
          <w:bdr w:val="none" w:sz="0" w:space="0" w:color="auto" w:frame="1"/>
        </w:rPr>
        <w:br/>
      </w:r>
      <w:proofErr w:type="spellStart"/>
      <w:r w:rsidRPr="0080487D">
        <w:rPr>
          <w:rFonts w:ascii="Consolas" w:eastAsia="Times New Roman" w:hAnsi="Consolas" w:cs="Courier New"/>
          <w:color w:val="1F2328"/>
          <w:sz w:val="20"/>
          <w:szCs w:val="20"/>
          <w:bdr w:val="none" w:sz="0" w:space="0" w:color="auto" w:frame="1"/>
        </w:rPr>
        <w:t>sequenceDiagram</w:t>
      </w:r>
      <w:proofErr w:type="spellEnd"/>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participant Alice</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participant John</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link Alice: Dashboard @ </w:t>
      </w:r>
      <w:hyperlink r:id="rId18" w:history="1">
        <w:r w:rsidRPr="003532D5">
          <w:rPr>
            <w:rStyle w:val="Hyperlink"/>
            <w:rFonts w:ascii="Consolas" w:eastAsia="Times New Roman" w:hAnsi="Consolas" w:cs="Courier New"/>
            <w:sz w:val="20"/>
            <w:szCs w:val="20"/>
            <w:bdr w:val="none" w:sz="0" w:space="0" w:color="auto" w:frame="1"/>
          </w:rPr>
          <w:t>https://dashboard.contoso.com/alice</w:t>
        </w:r>
      </w:hyperlink>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link Alice: Wiki @ </w:t>
      </w:r>
      <w:hyperlink r:id="rId19" w:history="1">
        <w:r w:rsidRPr="003532D5">
          <w:rPr>
            <w:rStyle w:val="Hyperlink"/>
            <w:rFonts w:ascii="Consolas" w:eastAsia="Times New Roman" w:hAnsi="Consolas" w:cs="Courier New"/>
            <w:sz w:val="20"/>
            <w:szCs w:val="20"/>
            <w:bdr w:val="none" w:sz="0" w:space="0" w:color="auto" w:frame="1"/>
          </w:rPr>
          <w:t>https://wiki.contoso.com/alice</w:t>
        </w:r>
      </w:hyperlink>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link John: Dashboard @ </w:t>
      </w:r>
      <w:hyperlink r:id="rId20" w:history="1">
        <w:r w:rsidRPr="003532D5">
          <w:rPr>
            <w:rStyle w:val="Hyperlink"/>
            <w:rFonts w:ascii="Consolas" w:eastAsia="Times New Roman" w:hAnsi="Consolas" w:cs="Courier New"/>
            <w:sz w:val="20"/>
            <w:szCs w:val="20"/>
            <w:bdr w:val="none" w:sz="0" w:space="0" w:color="auto" w:frame="1"/>
          </w:rPr>
          <w:t>https://dashboard.contoso.com/john</w:t>
        </w:r>
      </w:hyperlink>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link John: Wiki @ </w:t>
      </w:r>
      <w:hyperlink r:id="rId21" w:history="1">
        <w:r w:rsidRPr="003532D5">
          <w:rPr>
            <w:rStyle w:val="Hyperlink"/>
            <w:rFonts w:ascii="Consolas" w:eastAsia="Times New Roman" w:hAnsi="Consolas" w:cs="Courier New"/>
            <w:sz w:val="20"/>
            <w:szCs w:val="20"/>
            <w:bdr w:val="none" w:sz="0" w:space="0" w:color="auto" w:frame="1"/>
          </w:rPr>
          <w:t>https://wiki.contoso.com/john</w:t>
        </w:r>
      </w:hyperlink>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Alice-&gt;&gt;John: Hello John, how are you?</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John--&gt;&gt;Alice: Great!</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Alice-)John: See you later!</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w:t>
      </w:r>
    </w:p>
    <w:p w14:paraId="3812DE39" w14:textId="7399C916" w:rsidR="006543E3" w:rsidRDefault="0080487D" w:rsidP="0080487D">
      <w:pPr>
        <w:pStyle w:val="Heading4"/>
      </w:pPr>
      <w:r w:rsidRPr="0080487D">
        <w:t>Gantt diagram</w:t>
      </w:r>
    </w:p>
    <w:p w14:paraId="514778A6" w14:textId="35767BE5" w:rsidR="0080487D" w:rsidRPr="0080487D" w:rsidRDefault="0080487D" w:rsidP="0080487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80487D">
        <w:rPr>
          <w:rFonts w:ascii="Consolas" w:eastAsia="Times New Roman" w:hAnsi="Consolas" w:cs="Courier New"/>
          <w:color w:val="1F2328"/>
          <w:sz w:val="20"/>
          <w:szCs w:val="20"/>
          <w:bdr w:val="none" w:sz="0" w:space="0" w:color="auto" w:frame="1"/>
        </w:rPr>
        <w:t>:::{mermaid}</w:t>
      </w:r>
      <w:r>
        <w:rPr>
          <w:rFonts w:ascii="Consolas" w:eastAsia="Times New Roman" w:hAnsi="Consolas" w:cs="Courier New"/>
          <w:color w:val="1F2328"/>
          <w:sz w:val="20"/>
          <w:szCs w:val="20"/>
          <w:bdr w:val="none" w:sz="0" w:space="0" w:color="auto" w:frame="1"/>
        </w:rPr>
        <w:br/>
      </w:r>
      <w:proofErr w:type="spellStart"/>
      <w:r w:rsidRPr="0080487D">
        <w:rPr>
          <w:rFonts w:ascii="Consolas" w:eastAsia="Times New Roman" w:hAnsi="Consolas" w:cs="Courier New"/>
          <w:color w:val="1F2328"/>
          <w:sz w:val="20"/>
          <w:szCs w:val="20"/>
          <w:bdr w:val="none" w:sz="0" w:space="0" w:color="auto" w:frame="1"/>
        </w:rPr>
        <w:t>gantt</w:t>
      </w:r>
      <w:proofErr w:type="spellEnd"/>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title A Gantt Diagram</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w:t>
      </w:r>
      <w:proofErr w:type="spellStart"/>
      <w:r w:rsidRPr="0080487D">
        <w:rPr>
          <w:rFonts w:ascii="Consolas" w:eastAsia="Times New Roman" w:hAnsi="Consolas" w:cs="Courier New"/>
          <w:color w:val="1F2328"/>
          <w:sz w:val="20"/>
          <w:szCs w:val="20"/>
          <w:bdr w:val="none" w:sz="0" w:space="0" w:color="auto" w:frame="1"/>
        </w:rPr>
        <w:t>dateFormat</w:t>
      </w:r>
      <w:proofErr w:type="spellEnd"/>
      <w:r w:rsidRPr="0080487D">
        <w:rPr>
          <w:rFonts w:ascii="Consolas" w:eastAsia="Times New Roman" w:hAnsi="Consolas" w:cs="Courier New"/>
          <w:color w:val="1F2328"/>
          <w:sz w:val="20"/>
          <w:szCs w:val="20"/>
          <w:bdr w:val="none" w:sz="0" w:space="0" w:color="auto" w:frame="1"/>
        </w:rPr>
        <w:t xml:space="preserve"> YYYY-MM-D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section </w:t>
      </w:r>
      <w:proofErr w:type="spellStart"/>
      <w:r w:rsidRPr="0080487D">
        <w:rPr>
          <w:rFonts w:ascii="Consolas" w:eastAsia="Times New Roman" w:hAnsi="Consolas" w:cs="Courier New"/>
          <w:color w:val="1F2328"/>
          <w:sz w:val="20"/>
          <w:szCs w:val="20"/>
          <w:bdr w:val="none" w:sz="0" w:space="0" w:color="auto" w:frame="1"/>
        </w:rPr>
        <w:t>Section</w:t>
      </w:r>
      <w:proofErr w:type="spellEnd"/>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A task          :a1, 2014-01-01, 30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Another task    :after a1, 20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section Another</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Task in Another :2014-01-12, 12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another task    :24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w:t>
      </w:r>
    </w:p>
    <w:p w14:paraId="140CA765" w14:textId="154922FB" w:rsidR="0080487D" w:rsidRDefault="0080487D" w:rsidP="0080487D">
      <w:pPr>
        <w:pStyle w:val="Heading4"/>
      </w:pPr>
      <w:r w:rsidRPr="0080487D">
        <w:t>Pie chart</w:t>
      </w:r>
    </w:p>
    <w:p w14:paraId="6C9D136B" w14:textId="1AE6515E" w:rsidR="0080487D" w:rsidRPr="0080487D" w:rsidRDefault="0080487D" w:rsidP="0080487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80487D">
        <w:rPr>
          <w:rFonts w:ascii="Consolas" w:eastAsia="Times New Roman" w:hAnsi="Consolas" w:cs="Courier New"/>
          <w:color w:val="1F2328"/>
          <w:sz w:val="20"/>
          <w:szCs w:val="20"/>
          <w:bdr w:val="none" w:sz="0" w:space="0" w:color="auto" w:frame="1"/>
        </w:rPr>
        <w:t>:::{mermai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pie </w:t>
      </w:r>
      <w:proofErr w:type="spellStart"/>
      <w:r w:rsidRPr="0080487D">
        <w:rPr>
          <w:rFonts w:ascii="Consolas" w:eastAsia="Times New Roman" w:hAnsi="Consolas" w:cs="Courier New"/>
          <w:color w:val="1F2328"/>
          <w:sz w:val="20"/>
          <w:szCs w:val="20"/>
          <w:bdr w:val="none" w:sz="0" w:space="0" w:color="auto" w:frame="1"/>
        </w:rPr>
        <w:t>showData</w:t>
      </w:r>
      <w:proofErr w:type="spellEnd"/>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title Key elements in Product X</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Calcium" : 42.96</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Potassium" : 50.05</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lastRenderedPageBreak/>
        <w:t xml:space="preserve">    "Magnesium" : 10.01</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Iron" :  5</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w:t>
      </w:r>
    </w:p>
    <w:p w14:paraId="60A31F17" w14:textId="3A485558" w:rsidR="0080487D" w:rsidRDefault="00CD7E37" w:rsidP="00CD7E37">
      <w:pPr>
        <w:pStyle w:val="BodyText"/>
      </w:pPr>
      <w:r w:rsidRPr="00CD7E37">
        <w:t>:::{warning}</w:t>
      </w:r>
      <w:r>
        <w:br/>
        <w:t>Please be aware that the diagram implementation is not stable and you can experience graph syntax error warnings.</w:t>
      </w:r>
      <w:r w:rsidR="00B85505">
        <w:t xml:space="preserve"> We recommend to write diagrams in separate </w:t>
      </w:r>
      <w:proofErr w:type="spellStart"/>
      <w:r w:rsidR="00B85505">
        <w:t>Jupyter</w:t>
      </w:r>
      <w:proofErr w:type="spellEnd"/>
      <w:r w:rsidR="00B85505">
        <w:t xml:space="preserve"> Notebook (.</w:t>
      </w:r>
      <w:proofErr w:type="spellStart"/>
      <w:r w:rsidR="00B85505">
        <w:t>ipynb</w:t>
      </w:r>
      <w:proofErr w:type="spellEnd"/>
      <w:r w:rsidR="00B85505">
        <w:t>) files.</w:t>
      </w:r>
      <w:r>
        <w:br/>
      </w:r>
      <w:r w:rsidRPr="00CD7E37">
        <w:t>:::</w:t>
      </w:r>
    </w:p>
    <w:p w14:paraId="07EC8BB2" w14:textId="77777777" w:rsidR="00DC1997" w:rsidRPr="00DC1997" w:rsidRDefault="00DC1997" w:rsidP="00DC1997">
      <w:pPr>
        <w:pStyle w:val="BodyText"/>
      </w:pPr>
    </w:p>
    <w:p w14:paraId="22240EAF" w14:textId="56BA674E" w:rsidR="00F611A0" w:rsidRPr="00212D1A" w:rsidRDefault="00F51A01" w:rsidP="00F611A0">
      <w:pPr>
        <w:pStyle w:val="Heading3"/>
        <w:rPr>
          <w:rFonts w:eastAsiaTheme="minorEastAsia"/>
          <w:vertAlign w:val="superscript"/>
        </w:rPr>
      </w:pPr>
      <w:r w:rsidRPr="00F51A01">
        <w:t>Glossaries</w:t>
      </w:r>
      <w:r w:rsidR="00F611A0" w:rsidRPr="00F611A0">
        <w:rPr>
          <w:rFonts w:eastAsiaTheme="minorEastAsia"/>
          <w:vertAlign w:val="superscript"/>
        </w:rPr>
        <w:t xml:space="preserve"> </w:t>
      </w:r>
      <w:r w:rsidR="00F611A0">
        <w:rPr>
          <w:rFonts w:eastAsiaTheme="minorEastAsia"/>
          <w:vertAlign w:val="superscript"/>
        </w:rPr>
        <w:t>(</w:t>
      </w:r>
      <w:proofErr w:type="spellStart"/>
      <w:r w:rsidR="00F611A0">
        <w:rPr>
          <w:rFonts w:eastAsiaTheme="minorEastAsia"/>
          <w:vertAlign w:val="superscript"/>
        </w:rPr>
        <w:t>mystmd</w:t>
      </w:r>
      <w:proofErr w:type="spellEnd"/>
      <w:r w:rsidR="00F611A0">
        <w:rPr>
          <w:rFonts w:eastAsiaTheme="minorEastAsia"/>
          <w:vertAlign w:val="superscript"/>
        </w:rPr>
        <w:t xml:space="preserve"> feature)</w:t>
      </w:r>
    </w:p>
    <w:p w14:paraId="762467D1" w14:textId="712E4CA1" w:rsidR="009371C1" w:rsidRDefault="006A0639" w:rsidP="00A44C57">
      <w:pPr>
        <w:pStyle w:val="BodyText"/>
        <w:jc w:val="both"/>
      </w:pPr>
      <w:r>
        <w:t xml:space="preserve">Sometimes a body of literary work can benefit from a glossary of terms, which are used </w:t>
      </w:r>
      <w:r w:rsidR="00B93B90">
        <w:t>later in the book or an article</w:t>
      </w:r>
      <w:r>
        <w:t>.</w:t>
      </w:r>
    </w:p>
    <w:p w14:paraId="4CAEA4A4" w14:textId="6859A8E4" w:rsidR="004D06DA" w:rsidRPr="009371C1" w:rsidRDefault="009371C1" w:rsidP="009371C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9371C1">
        <w:rPr>
          <w:rFonts w:ascii="Consolas" w:eastAsia="Times New Roman" w:hAnsi="Consolas" w:cs="Courier New"/>
          <w:color w:val="1F2328"/>
          <w:sz w:val="20"/>
          <w:szCs w:val="20"/>
          <w:bdr w:val="none" w:sz="0" w:space="0" w:color="auto" w:frame="1"/>
        </w:rPr>
        <w:t>:::{glossary}</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Term1</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 some term that need to be defined.</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glossary}</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Term2</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 another definition.</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w:t>
      </w:r>
    </w:p>
    <w:p w14:paraId="5150CE77" w14:textId="1E7DF4C3" w:rsidR="0028182F" w:rsidRPr="001D3C3A" w:rsidRDefault="00F611A0" w:rsidP="00A44C57">
      <w:pPr>
        <w:pStyle w:val="BodyText"/>
        <w:jc w:val="both"/>
      </w:pPr>
      <w:r w:rsidRPr="001D3C3A">
        <w:t xml:space="preserve">A use of glossaries enables us to reference certain terms in our books/articles, for example, we can now reference </w:t>
      </w:r>
      <w:r w:rsidR="00392733" w:rsidRPr="001D3C3A">
        <w:t>{term}`Term</w:t>
      </w:r>
      <w:r w:rsidRPr="001D3C3A">
        <w:t>1</w:t>
      </w:r>
      <w:r w:rsidR="00392733" w:rsidRPr="001D3C3A">
        <w:t>`.</w:t>
      </w:r>
    </w:p>
    <w:p w14:paraId="6123A61E" w14:textId="77777777" w:rsidR="001D3C3A" w:rsidRPr="001D3C3A" w:rsidRDefault="001D3C3A" w:rsidP="001D3C3A">
      <w:pPr>
        <w:pStyle w:val="BodyText"/>
      </w:pPr>
    </w:p>
    <w:p w14:paraId="02C76AB7" w14:textId="172924AC" w:rsidR="002C397A" w:rsidRDefault="00EE1DD5">
      <w:pPr>
        <w:pStyle w:val="Heading2"/>
      </w:pPr>
      <w:bookmarkStart w:id="22" w:name="footnotes-myst-feature"/>
      <w:r>
        <w:t>Footnotes</w:t>
      </w:r>
      <w:bookmarkEnd w:id="22"/>
    </w:p>
    <w:p w14:paraId="0B432F6C" w14:textId="77E190DB" w:rsidR="002C397A" w:rsidRDefault="0000330B" w:rsidP="00FD3A71">
      <w:pPr>
        <w:pStyle w:val="FirstParagraph"/>
        <w:jc w:val="both"/>
      </w:pPr>
      <w:r>
        <w:t>We support footnotes out of the box. Just insert a footnote</w:t>
      </w:r>
      <w:r>
        <w:rPr>
          <w:rStyle w:val="FootnoteReference"/>
        </w:rPr>
        <w:footnoteReference w:id="2"/>
      </w:r>
      <w:r>
        <w:t xml:space="preserve"> and the platform will handle it further.</w:t>
      </w:r>
    </w:p>
    <w:p w14:paraId="237F1028" w14:textId="77777777" w:rsidR="004E2552" w:rsidRPr="004E2552" w:rsidRDefault="004E2552" w:rsidP="004E2552">
      <w:pPr>
        <w:pStyle w:val="BodyText"/>
      </w:pPr>
    </w:p>
    <w:p w14:paraId="784CEB45" w14:textId="4339C2D4" w:rsidR="003570C8" w:rsidRDefault="003570C8" w:rsidP="003570C8">
      <w:pPr>
        <w:pStyle w:val="Heading2"/>
      </w:pPr>
      <w:r>
        <w:t>Endnotes</w:t>
      </w:r>
    </w:p>
    <w:p w14:paraId="39EAB24C" w14:textId="05B785A9" w:rsidR="003570C8" w:rsidRDefault="003570C8" w:rsidP="003570C8">
      <w:pPr>
        <w:pStyle w:val="FirstParagraph"/>
        <w:jc w:val="both"/>
      </w:pPr>
      <w:r w:rsidRPr="00A87FCD">
        <w:t>We</w:t>
      </w:r>
      <w:r w:rsidR="002A4602">
        <w:t xml:space="preserve"> also</w:t>
      </w:r>
      <w:r w:rsidRPr="00A87FCD">
        <w:t xml:space="preserve"> support endnotes. </w:t>
      </w:r>
      <w:r w:rsidR="00BF666E">
        <w:t>I</w:t>
      </w:r>
      <w:r w:rsidRPr="00A87FCD">
        <w:t>nsert a</w:t>
      </w:r>
      <w:r w:rsidR="008C5CA5" w:rsidRPr="00A87FCD">
        <w:t>n end</w:t>
      </w:r>
      <w:r w:rsidRPr="00A87FCD">
        <w:t>note</w:t>
      </w:r>
      <w:r w:rsidR="008C5CA5" w:rsidRPr="00A87FCD">
        <w:rPr>
          <w:rStyle w:val="EndnoteReference"/>
        </w:rPr>
        <w:endnoteReference w:id="1"/>
      </w:r>
      <w:r w:rsidRPr="00A87FCD">
        <w:t xml:space="preserve"> and the platform will handle it </w:t>
      </w:r>
      <w:r w:rsidR="002A4602">
        <w:t>similarly to footnotes</w:t>
      </w:r>
      <w:r w:rsidRPr="00A87FCD">
        <w:t>.</w:t>
      </w:r>
    </w:p>
    <w:p w14:paraId="2C6BB81C" w14:textId="77777777" w:rsidR="00A93B06" w:rsidRDefault="00A93B06" w:rsidP="00A93B06">
      <w:pPr>
        <w:pStyle w:val="BodyText"/>
      </w:pPr>
    </w:p>
    <w:p w14:paraId="3B82CD4F" w14:textId="77777777" w:rsidR="00A93B06" w:rsidRPr="00A93B06" w:rsidRDefault="00A93B06" w:rsidP="00A93B06">
      <w:pPr>
        <w:pStyle w:val="Heading2"/>
        <w:rPr>
          <w:highlight w:val="yellow"/>
        </w:rPr>
      </w:pPr>
      <w:r w:rsidRPr="00A93B06">
        <w:rPr>
          <w:highlight w:val="yellow"/>
        </w:rPr>
        <w:lastRenderedPageBreak/>
        <w:t>Links to websites</w:t>
      </w:r>
    </w:p>
    <w:p w14:paraId="240B1FF3" w14:textId="77777777" w:rsidR="00A93B06" w:rsidRPr="00A93B06" w:rsidRDefault="00A93B06" w:rsidP="00A93B06">
      <w:pPr>
        <w:pStyle w:val="BodyText"/>
        <w:rPr>
          <w:highlight w:val="yellow"/>
        </w:rPr>
      </w:pPr>
    </w:p>
    <w:p w14:paraId="59D5755B" w14:textId="77777777" w:rsidR="00A93B06" w:rsidRDefault="00A93B06" w:rsidP="00A93B06">
      <w:pPr>
        <w:pStyle w:val="Heading2"/>
      </w:pPr>
      <w:r w:rsidRPr="00A93B06">
        <w:rPr>
          <w:highlight w:val="yellow"/>
        </w:rPr>
        <w:t>Links to other files</w:t>
      </w:r>
    </w:p>
    <w:p w14:paraId="6DF83438" w14:textId="77777777" w:rsidR="00B417D5" w:rsidRPr="00B417D5" w:rsidRDefault="00B417D5" w:rsidP="00B417D5">
      <w:pPr>
        <w:pStyle w:val="BodyText"/>
      </w:pPr>
    </w:p>
    <w:p w14:paraId="256CEB7F" w14:textId="253259DE" w:rsidR="00DC490B" w:rsidRDefault="00DC490B" w:rsidP="00DC490B">
      <w:pPr>
        <w:pStyle w:val="Heading2"/>
      </w:pPr>
      <w:bookmarkStart w:id="23" w:name="_Ref156913991"/>
      <w:r>
        <w:t>Cross-references</w:t>
      </w:r>
      <w:bookmarkEnd w:id="23"/>
    </w:p>
    <w:p w14:paraId="11F5EF33" w14:textId="082B1CA9" w:rsidR="00062ADD" w:rsidRDefault="000B390F" w:rsidP="00573BA3">
      <w:pPr>
        <w:pStyle w:val="BodyText"/>
        <w:jc w:val="both"/>
      </w:pPr>
      <w:r w:rsidRPr="00573BA3">
        <w:t xml:space="preserve">To </w:t>
      </w:r>
      <w:r w:rsidR="00FC2D07" w:rsidRPr="00573BA3">
        <w:t>enable</w:t>
      </w:r>
      <w:r w:rsidRPr="00573BA3">
        <w:t xml:space="preserve"> a navigation between parts of you</w:t>
      </w:r>
      <w:r w:rsidR="00FC2D07" w:rsidRPr="00573BA3">
        <w:t xml:space="preserve">r literary work, you have to </w:t>
      </w:r>
      <w:r w:rsidR="00FC2D07" w:rsidRPr="00573BA3">
        <w:rPr>
          <w:b/>
          <w:bCs/>
        </w:rPr>
        <w:t>cross-reference</w:t>
      </w:r>
      <w:r w:rsidR="00FC2D07" w:rsidRPr="00573BA3">
        <w:t xml:space="preserve"> them. </w:t>
      </w:r>
      <w:r w:rsidR="00062ADD" w:rsidRPr="00573BA3">
        <w:t>For tables, figures and equations, you have to insert a caption manually before you can cross-reference them.</w:t>
      </w:r>
      <w:r w:rsidR="00FC2D07" w:rsidRPr="00573BA3">
        <w:t xml:space="preserve"> </w:t>
      </w:r>
      <w:r w:rsidR="00081EBE">
        <w:t>Without having to insert a caption, y</w:t>
      </w:r>
      <w:r w:rsidR="00573BA3" w:rsidRPr="00573BA3">
        <w:t>ou can cross-reference:</w:t>
      </w:r>
    </w:p>
    <w:p w14:paraId="171FD555" w14:textId="507BA8DE" w:rsidR="00573BA3" w:rsidRDefault="00573BA3" w:rsidP="00957449">
      <w:pPr>
        <w:pStyle w:val="BodyText"/>
        <w:numPr>
          <w:ilvl w:val="0"/>
          <w:numId w:val="31"/>
        </w:numPr>
      </w:pPr>
      <w:r>
        <w:t>numbered items,</w:t>
      </w:r>
    </w:p>
    <w:p w14:paraId="01B54D03" w14:textId="72EAB969" w:rsidR="00573BA3" w:rsidRPr="00573BA3" w:rsidRDefault="00573BA3" w:rsidP="00431B4E">
      <w:pPr>
        <w:pStyle w:val="BodyText"/>
        <w:numPr>
          <w:ilvl w:val="0"/>
          <w:numId w:val="31"/>
        </w:numPr>
      </w:pPr>
      <w:r>
        <w:t>headings.</w:t>
      </w:r>
    </w:p>
    <w:p w14:paraId="65820677" w14:textId="161EF8A1" w:rsidR="00573BA3" w:rsidRDefault="008360ED" w:rsidP="00573BA3">
      <w:pPr>
        <w:pStyle w:val="BodyText"/>
      </w:pPr>
      <w:r>
        <w:t>Please note that at this moment we do not support bookmarks</w:t>
      </w:r>
      <w:r w:rsidR="00284AA9">
        <w:t>, footnotes and endnotes</w:t>
      </w:r>
      <w:r>
        <w:t>.</w:t>
      </w:r>
    </w:p>
    <w:p w14:paraId="4BFEA750" w14:textId="77777777" w:rsidR="008360ED" w:rsidRPr="00573BA3" w:rsidRDefault="008360ED" w:rsidP="00573BA3">
      <w:pPr>
        <w:pStyle w:val="BodyText"/>
      </w:pPr>
    </w:p>
    <w:p w14:paraId="4317E6ED" w14:textId="16A83AA1" w:rsidR="00062ADD" w:rsidRPr="00770673" w:rsidRDefault="00062ADD" w:rsidP="004D765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t>
      </w:r>
      <w:r w:rsidR="00FC2D07">
        <w:rPr>
          <w:rFonts w:ascii="Consolas" w:eastAsia="Times New Roman" w:hAnsi="Consolas" w:cs="Courier New"/>
          <w:color w:val="1F2328"/>
          <w:sz w:val="20"/>
          <w:szCs w:val="20"/>
        </w:rPr>
        <w:t>important</w:t>
      </w:r>
      <w:r w:rsidRPr="00770673">
        <w:rPr>
          <w:rFonts w:ascii="Consolas" w:eastAsia="Times New Roman" w:hAnsi="Consolas" w:cs="Courier New"/>
          <w:color w:val="1F2328"/>
          <w:sz w:val="20"/>
          <w:szCs w:val="20"/>
        </w:rPr>
        <w:t>}</w:t>
      </w:r>
      <w:r w:rsidRPr="00770673">
        <w:rPr>
          <w:rFonts w:ascii="Consolas" w:eastAsia="Times New Roman" w:hAnsi="Consolas" w:cs="Courier New"/>
          <w:color w:val="1F2328"/>
          <w:sz w:val="20"/>
          <w:szCs w:val="20"/>
        </w:rPr>
        <w:br/>
      </w:r>
      <w:r>
        <w:t>For tables, figures and equations, you have to insert a caption manually before you can cross-reference them.</w:t>
      </w:r>
      <w:r>
        <w:br/>
      </w:r>
      <w:r w:rsidRPr="00770673">
        <w:rPr>
          <w:rFonts w:ascii="Consolas" w:eastAsia="Times New Roman" w:hAnsi="Consolas" w:cs="Courier New"/>
          <w:color w:val="1F2328"/>
          <w:sz w:val="20"/>
          <w:szCs w:val="20"/>
        </w:rPr>
        <w:t>:::</w:t>
      </w:r>
    </w:p>
    <w:p w14:paraId="428D558D" w14:textId="7233234E" w:rsidR="00062ADD" w:rsidRPr="00062ADD" w:rsidRDefault="00062ADD" w:rsidP="00062ADD">
      <w:pPr>
        <w:pStyle w:val="BodyText"/>
      </w:pPr>
    </w:p>
    <w:p w14:paraId="42F0C002" w14:textId="19D40742" w:rsidR="00DC490B" w:rsidRDefault="00751139" w:rsidP="00DC490B">
      <w:pPr>
        <w:pStyle w:val="Heading3"/>
      </w:pPr>
      <w:r>
        <w:t>Inserting caption</w:t>
      </w:r>
      <w:r w:rsidR="00830269">
        <w:t>s</w:t>
      </w:r>
    </w:p>
    <w:p w14:paraId="09ED68CA" w14:textId="1049A33C" w:rsidR="000B390F" w:rsidRDefault="00751139" w:rsidP="004D765D">
      <w:pPr>
        <w:pStyle w:val="FirstParagraph"/>
      </w:pPr>
      <w:r>
        <w:t>MS Word supports adding captions to</w:t>
      </w:r>
      <w:r w:rsidR="004D765D">
        <w:t xml:space="preserve"> </w:t>
      </w:r>
      <w:r>
        <w:t>tables,</w:t>
      </w:r>
      <w:r w:rsidR="004D765D">
        <w:t xml:space="preserve"> </w:t>
      </w:r>
      <w:r>
        <w:t>figures</w:t>
      </w:r>
      <w:r w:rsidR="00FD3A71">
        <w:t>,</w:t>
      </w:r>
      <w:r w:rsidR="004D765D">
        <w:t xml:space="preserve"> </w:t>
      </w:r>
      <w:r>
        <w:t>equations.</w:t>
      </w:r>
    </w:p>
    <w:p w14:paraId="29695A18" w14:textId="0563444F" w:rsidR="00E255AE" w:rsidRDefault="000B390F" w:rsidP="00FD3A71">
      <w:pPr>
        <w:pStyle w:val="BodyText"/>
        <w:jc w:val="both"/>
      </w:pPr>
      <w:r>
        <w:t>To add a caption, simply open the “References” tab and select</w:t>
      </w:r>
      <w:r w:rsidR="00062ADD">
        <w:t xml:space="preserve"> the</w:t>
      </w:r>
      <w:r>
        <w:t xml:space="preserve"> “Insert Caption”</w:t>
      </w:r>
      <w:r w:rsidR="00062ADD">
        <w:t xml:space="preserve"> button</w:t>
      </w:r>
      <w:r>
        <w:t xml:space="preserve"> at the top of your MS Word window.</w:t>
      </w:r>
    </w:p>
    <w:p w14:paraId="1E2865E6" w14:textId="1F0CB3D7" w:rsidR="00330D9F" w:rsidRDefault="00330D9F" w:rsidP="00330D9F">
      <w:pPr>
        <w:pStyle w:val="Caption"/>
      </w:pPr>
      <w:bookmarkStart w:id="24" w:name="_Toc157173207"/>
      <w:r>
        <w:t xml:space="preserve">Figure </w:t>
      </w:r>
      <w:r w:rsidR="00C51B77">
        <w:fldChar w:fldCharType="begin"/>
      </w:r>
      <w:r w:rsidR="00C51B77">
        <w:instrText xml:space="preserve"> SEQ Figure \* ARABIC </w:instrText>
      </w:r>
      <w:r w:rsidR="00C51B77">
        <w:fldChar w:fldCharType="separate"/>
      </w:r>
      <w:r w:rsidR="00AA23FC">
        <w:rPr>
          <w:noProof/>
        </w:rPr>
        <w:t>3</w:t>
      </w:r>
      <w:r w:rsidR="00C51B77">
        <w:rPr>
          <w:noProof/>
        </w:rPr>
        <w:fldChar w:fldCharType="end"/>
      </w:r>
      <w:r>
        <w:t xml:space="preserve">. </w:t>
      </w:r>
      <w:r w:rsidRPr="006830B6">
        <w:t xml:space="preserve">How to insert a </w:t>
      </w:r>
      <w:r>
        <w:t>caption</w:t>
      </w:r>
      <w:r w:rsidRPr="006830B6">
        <w:t>.</w:t>
      </w:r>
      <w:bookmarkEnd w:id="24"/>
    </w:p>
    <w:p w14:paraId="4C402FCA" w14:textId="5DC9B4C2" w:rsidR="00330D9F" w:rsidRDefault="00330D9F" w:rsidP="00FD3A71">
      <w:pPr>
        <w:pStyle w:val="BodyText"/>
        <w:jc w:val="both"/>
      </w:pPr>
      <w:r>
        <w:rPr>
          <w:noProof/>
        </w:rPr>
        <w:lastRenderedPageBreak/>
        <w:drawing>
          <wp:inline distT="0" distB="0" distL="0" distR="0" wp14:anchorId="5549A597" wp14:editId="4D39A0FC">
            <wp:extent cx="5934710" cy="516699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4710" cy="5166995"/>
                    </a:xfrm>
                    <a:prstGeom prst="rect">
                      <a:avLst/>
                    </a:prstGeom>
                    <a:noFill/>
                    <a:ln>
                      <a:noFill/>
                    </a:ln>
                  </pic:spPr>
                </pic:pic>
              </a:graphicData>
            </a:graphic>
          </wp:inline>
        </w:drawing>
      </w:r>
    </w:p>
    <w:p w14:paraId="2CD321FD" w14:textId="77777777" w:rsidR="000B390F" w:rsidRDefault="000B390F" w:rsidP="000B390F">
      <w:pPr>
        <w:pStyle w:val="BodyText"/>
      </w:pPr>
    </w:p>
    <w:p w14:paraId="3DA2323E" w14:textId="582C1983" w:rsidR="00FD3A71" w:rsidRDefault="00062ADD" w:rsidP="00832B33">
      <w:pPr>
        <w:pStyle w:val="BodyText"/>
        <w:jc w:val="both"/>
      </w:pPr>
      <w:r>
        <w:t>A “Caption” window should appear. Select the “Label” to choose which type of resource are you referencing. For advanced settings of caption numbering, click the “Numbering…” button.</w:t>
      </w:r>
    </w:p>
    <w:p w14:paraId="165BB8D6" w14:textId="0B49F4BC" w:rsidR="00062ADD" w:rsidRDefault="00B86193" w:rsidP="00B86193">
      <w:pPr>
        <w:pStyle w:val="BodyText"/>
        <w:jc w:val="center"/>
      </w:pPr>
      <w:r w:rsidRPr="00B86193">
        <w:rPr>
          <w:noProof/>
        </w:rPr>
        <w:lastRenderedPageBreak/>
        <w:drawing>
          <wp:inline distT="0" distB="0" distL="0" distR="0" wp14:anchorId="2F3E8114" wp14:editId="0BEA9943">
            <wp:extent cx="3305636" cy="26483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05636" cy="2648320"/>
                    </a:xfrm>
                    <a:prstGeom prst="rect">
                      <a:avLst/>
                    </a:prstGeom>
                  </pic:spPr>
                </pic:pic>
              </a:graphicData>
            </a:graphic>
          </wp:inline>
        </w:drawing>
      </w:r>
    </w:p>
    <w:p w14:paraId="15C56AF3" w14:textId="635D3606" w:rsidR="00062ADD" w:rsidRDefault="004D765D" w:rsidP="004D765D">
      <w:pPr>
        <w:pStyle w:val="BodyText"/>
        <w:jc w:val="both"/>
      </w:pPr>
      <w:r>
        <w:t>Note that each caption autoincrements automatically. To update a caption manually, right-click on the numbering item (e.g. on “1” in “Table 1. Some title”) and select “Update field”.</w:t>
      </w:r>
    </w:p>
    <w:p w14:paraId="3A944B9F" w14:textId="63A486EB" w:rsidR="004D765D" w:rsidRDefault="004B6C9E" w:rsidP="000B390F">
      <w:pPr>
        <w:pStyle w:val="BodyText"/>
      </w:pPr>
      <w:r>
        <w:t>Examples of captions can be found below.</w:t>
      </w:r>
    </w:p>
    <w:p w14:paraId="52B6A514" w14:textId="77777777" w:rsidR="004B6C9E" w:rsidRDefault="004B6C9E" w:rsidP="000B390F">
      <w:pPr>
        <w:pStyle w:val="BodyText"/>
      </w:pPr>
    </w:p>
    <w:p w14:paraId="3ED2FFB3" w14:textId="041DC5B7" w:rsidR="00751139" w:rsidRDefault="00751139" w:rsidP="00751139">
      <w:pPr>
        <w:pStyle w:val="Caption"/>
        <w:keepNext/>
      </w:pPr>
      <w:bookmarkStart w:id="25" w:name="_Ref153548165"/>
      <w:bookmarkStart w:id="26" w:name="_Ref153548147"/>
      <w:r>
        <w:t xml:space="preserve">Table </w:t>
      </w:r>
      <w:r w:rsidR="00C51B77">
        <w:fldChar w:fldCharType="begin"/>
      </w:r>
      <w:r w:rsidR="00C51B77">
        <w:instrText xml:space="preserve"> SEQ Table \* ARABIC </w:instrText>
      </w:r>
      <w:r w:rsidR="00C51B77">
        <w:fldChar w:fldCharType="separate"/>
      </w:r>
      <w:r w:rsidR="00F677DA">
        <w:rPr>
          <w:noProof/>
        </w:rPr>
        <w:t>2</w:t>
      </w:r>
      <w:r w:rsidR="00C51B77">
        <w:rPr>
          <w:noProof/>
        </w:rPr>
        <w:fldChar w:fldCharType="end"/>
      </w:r>
      <w:bookmarkEnd w:id="25"/>
      <w:r>
        <w:t xml:space="preserve">. </w:t>
      </w:r>
      <w:bookmarkStart w:id="27" w:name="_Ref153548158"/>
      <w:r>
        <w:t>A sample title</w:t>
      </w:r>
      <w:bookmarkEnd w:id="26"/>
      <w:bookmarkEnd w:id="27"/>
    </w:p>
    <w:tbl>
      <w:tblPr>
        <w:tblStyle w:val="Table"/>
        <w:tblW w:w="221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946"/>
        <w:gridCol w:w="2189"/>
      </w:tblGrid>
      <w:tr w:rsidR="00751139" w14:paraId="6B4B0427" w14:textId="77777777" w:rsidTr="002A4602">
        <w:tc>
          <w:tcPr>
            <w:tcW w:w="0" w:type="auto"/>
            <w:vAlign w:val="bottom"/>
          </w:tcPr>
          <w:p w14:paraId="3FA840CE" w14:textId="77777777" w:rsidR="00751139" w:rsidRDefault="00751139" w:rsidP="002C2853">
            <w:pPr>
              <w:pStyle w:val="Compact"/>
            </w:pPr>
            <w:r>
              <w:t>Header 1</w:t>
            </w:r>
          </w:p>
        </w:tc>
        <w:tc>
          <w:tcPr>
            <w:tcW w:w="2647" w:type="pct"/>
            <w:vAlign w:val="bottom"/>
          </w:tcPr>
          <w:p w14:paraId="34CB0351" w14:textId="77777777" w:rsidR="00751139" w:rsidRDefault="00751139" w:rsidP="002C2853">
            <w:pPr>
              <w:pStyle w:val="Compact"/>
            </w:pPr>
            <w:r>
              <w:t>Header 2</w:t>
            </w:r>
          </w:p>
        </w:tc>
      </w:tr>
      <w:tr w:rsidR="00751139" w14:paraId="35714535" w14:textId="77777777" w:rsidTr="002A4602">
        <w:tc>
          <w:tcPr>
            <w:tcW w:w="0" w:type="auto"/>
          </w:tcPr>
          <w:p w14:paraId="37EB422E" w14:textId="77777777" w:rsidR="00751139" w:rsidRDefault="00751139" w:rsidP="002C2853">
            <w:pPr>
              <w:pStyle w:val="Compact"/>
            </w:pPr>
            <w:r>
              <w:t>Row 1, Column 1</w:t>
            </w:r>
          </w:p>
        </w:tc>
        <w:tc>
          <w:tcPr>
            <w:tcW w:w="2647" w:type="pct"/>
          </w:tcPr>
          <w:p w14:paraId="5756BBD9" w14:textId="77777777" w:rsidR="00751139" w:rsidRDefault="00751139" w:rsidP="002C2853">
            <w:pPr>
              <w:pStyle w:val="Compact"/>
            </w:pPr>
            <w:r>
              <w:t>Row 1, Column 2</w:t>
            </w:r>
          </w:p>
        </w:tc>
      </w:tr>
      <w:tr w:rsidR="00751139" w14:paraId="0626B90D" w14:textId="77777777" w:rsidTr="002A4602">
        <w:tc>
          <w:tcPr>
            <w:tcW w:w="0" w:type="auto"/>
          </w:tcPr>
          <w:p w14:paraId="5578BFC5" w14:textId="77777777" w:rsidR="00751139" w:rsidRDefault="00751139" w:rsidP="002C2853">
            <w:pPr>
              <w:pStyle w:val="Compact"/>
            </w:pPr>
            <w:r>
              <w:t>Row 2, Column 1</w:t>
            </w:r>
          </w:p>
        </w:tc>
        <w:tc>
          <w:tcPr>
            <w:tcW w:w="2647" w:type="pct"/>
          </w:tcPr>
          <w:p w14:paraId="1461C747" w14:textId="77777777" w:rsidR="00751139" w:rsidRDefault="00751139" w:rsidP="002C2853">
            <w:pPr>
              <w:pStyle w:val="Compact"/>
            </w:pPr>
            <w:r>
              <w:t>Row 2, Column 2</w:t>
            </w:r>
          </w:p>
        </w:tc>
      </w:tr>
    </w:tbl>
    <w:p w14:paraId="12E46986" w14:textId="77777777" w:rsidR="00FD3A71" w:rsidRDefault="00FD3A71" w:rsidP="00FD3A71">
      <w:pPr>
        <w:pStyle w:val="BodyText"/>
      </w:pPr>
      <w:bookmarkStart w:id="28" w:name="_Ref153547172"/>
      <w:bookmarkStart w:id="29" w:name="_Ref153547147"/>
    </w:p>
    <w:p w14:paraId="418C63BE" w14:textId="18340ABA" w:rsidR="00FD3A71" w:rsidRDefault="00FD3A71" w:rsidP="00FD3A71">
      <w:pPr>
        <w:pStyle w:val="Caption"/>
      </w:pPr>
      <w:bookmarkStart w:id="30" w:name="_Toc157173208"/>
      <w:r>
        <w:t xml:space="preserve">Figure </w:t>
      </w:r>
      <w:r w:rsidR="00C51B77">
        <w:fldChar w:fldCharType="begin"/>
      </w:r>
      <w:r w:rsidR="00C51B77">
        <w:instrText xml:space="preserve"> SEQ Figure \* ARABIC </w:instrText>
      </w:r>
      <w:r w:rsidR="00C51B77">
        <w:fldChar w:fldCharType="separate"/>
      </w:r>
      <w:r w:rsidR="00AA23FC">
        <w:rPr>
          <w:noProof/>
        </w:rPr>
        <w:t>4</w:t>
      </w:r>
      <w:r w:rsidR="00C51B77">
        <w:rPr>
          <w:noProof/>
        </w:rPr>
        <w:fldChar w:fldCharType="end"/>
      </w:r>
      <w:bookmarkEnd w:id="28"/>
      <w:r>
        <w:t xml:space="preserve">. </w:t>
      </w:r>
      <w:bookmarkStart w:id="31" w:name="_Ref153547167"/>
      <w:r>
        <w:t>Example caption.</w:t>
      </w:r>
      <w:bookmarkEnd w:id="29"/>
      <w:bookmarkEnd w:id="31"/>
      <w:bookmarkEnd w:id="30"/>
    </w:p>
    <w:p w14:paraId="0E0FA4D1" w14:textId="77777777" w:rsidR="00751139" w:rsidRDefault="00751139" w:rsidP="00751139">
      <w:pPr>
        <w:pStyle w:val="BlockText"/>
        <w:keepNext/>
        <w:ind w:left="0"/>
      </w:pPr>
      <w:r>
        <w:rPr>
          <w:noProof/>
        </w:rPr>
        <w:drawing>
          <wp:inline distT="0" distB="0" distL="0" distR="0" wp14:anchorId="074B3BBA" wp14:editId="6C3EFA67">
            <wp:extent cx="2705100" cy="2286000"/>
            <wp:effectExtent l="0" t="0" r="0" b="0"/>
            <wp:docPr id="6" name="Picture 6" descr="An example alt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n example alt text."/>
                    <pic:cNvPicPr/>
                  </pic:nvPicPr>
                  <pic:blipFill>
                    <a:blip r:embed="rId24">
                      <a:extLst>
                        <a:ext uri="{28A0092B-C50C-407E-A947-70E740481C1C}">
                          <a14:useLocalDpi xmlns:a14="http://schemas.microsoft.com/office/drawing/2010/main" val="0"/>
                        </a:ext>
                      </a:extLst>
                    </a:blip>
                    <a:stretch>
                      <a:fillRect/>
                    </a:stretch>
                  </pic:blipFill>
                  <pic:spPr>
                    <a:xfrm>
                      <a:off x="0" y="0"/>
                      <a:ext cx="2705100" cy="2286000"/>
                    </a:xfrm>
                    <a:prstGeom prst="rect">
                      <a:avLst/>
                    </a:prstGeom>
                  </pic:spPr>
                </pic:pic>
              </a:graphicData>
            </a:graphic>
          </wp:inline>
        </w:drawing>
      </w:r>
    </w:p>
    <w:p w14:paraId="72B19ABD" w14:textId="77777777" w:rsidR="00FD3A71" w:rsidRDefault="00FD3A71" w:rsidP="00FD3A71">
      <w:pPr>
        <w:pStyle w:val="BodyText"/>
      </w:pPr>
    </w:p>
    <w:p w14:paraId="325FFFCA" w14:textId="228A4910" w:rsidR="00751139" w:rsidRDefault="00FD3A71" w:rsidP="00FD3A71">
      <w:pPr>
        <w:pStyle w:val="Caption"/>
      </w:pPr>
      <w:r>
        <w:lastRenderedPageBreak/>
        <w:t xml:space="preserve">Equation </w:t>
      </w:r>
      <w:r w:rsidR="00C51B77">
        <w:fldChar w:fldCharType="begin"/>
      </w:r>
      <w:r w:rsidR="00C51B77">
        <w:instrText xml:space="preserve"> STYLEREF 1 \s </w:instrText>
      </w:r>
      <w:r w:rsidR="00C51B77">
        <w:fldChar w:fldCharType="separate"/>
      </w:r>
      <w:r>
        <w:rPr>
          <w:noProof/>
        </w:rPr>
        <w:t>0</w:t>
      </w:r>
      <w:r w:rsidR="00C51B77">
        <w:rPr>
          <w:noProof/>
        </w:rPr>
        <w:fldChar w:fldCharType="end"/>
      </w:r>
      <w:r>
        <w:t>.</w:t>
      </w:r>
      <w:r w:rsidR="00C51B77">
        <w:fldChar w:fldCharType="begin"/>
      </w:r>
      <w:r w:rsidR="00C51B77">
        <w:instrText xml:space="preserve"> SEQ Equation \* ALPHABETIC \s 1 </w:instrText>
      </w:r>
      <w:r w:rsidR="00C51B77">
        <w:fldChar w:fldCharType="separate"/>
      </w:r>
      <w:r>
        <w:rPr>
          <w:noProof/>
        </w:rPr>
        <w:t>A</w:t>
      </w:r>
      <w:r w:rsidR="00C51B77">
        <w:rPr>
          <w:noProof/>
        </w:rPr>
        <w:fldChar w:fldCharType="end"/>
      </w:r>
      <w:r>
        <w:t>. An equation</w:t>
      </w:r>
    </w:p>
    <w:p w14:paraId="0C385E65" w14:textId="77777777" w:rsidR="00751139" w:rsidRPr="00B94245" w:rsidRDefault="00751139" w:rsidP="0075113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B94245">
        <w:rPr>
          <w:rFonts w:ascii="Consolas" w:eastAsia="Times New Roman" w:hAnsi="Consolas" w:cs="Courier New"/>
          <w:color w:val="1F2328"/>
          <w:sz w:val="20"/>
          <w:szCs w:val="20"/>
          <w:bdr w:val="none" w:sz="0" w:space="0" w:color="auto" w:frame="1"/>
        </w:rPr>
        <w:t>:::{math}</w:t>
      </w:r>
    </w:p>
    <w:p w14:paraId="698A102C" w14:textId="2074922C" w:rsidR="00751139" w:rsidRPr="00B94245" w:rsidRDefault="008C75FF" w:rsidP="0075113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8C75FF">
        <w:rPr>
          <w:rFonts w:ascii="Consolas" w:eastAsia="Times New Roman" w:hAnsi="Consolas" w:cs="Courier New"/>
          <w:color w:val="1F2328"/>
          <w:sz w:val="20"/>
          <w:szCs w:val="20"/>
          <w:bdr w:val="none" w:sz="0" w:space="0" w:color="auto" w:frame="1"/>
        </w:rPr>
        <w:t>d=D\sin \</w:t>
      </w:r>
      <w:r w:rsidR="00501EBC">
        <w:rPr>
          <w:rFonts w:ascii="Consolas" w:eastAsia="Times New Roman" w:hAnsi="Consolas" w:cs="Courier New"/>
          <w:color w:val="1F2328"/>
          <w:sz w:val="20"/>
          <w:szCs w:val="20"/>
          <w:bdr w:val="none" w:sz="0" w:space="0" w:color="auto" w:frame="1"/>
        </w:rPr>
        <w:t>t</w:t>
      </w:r>
      <w:r w:rsidRPr="008C75FF">
        <w:rPr>
          <w:rFonts w:ascii="Consolas" w:eastAsia="Times New Roman" w:hAnsi="Consolas" w:cs="Courier New"/>
          <w:color w:val="1F2328"/>
          <w:sz w:val="20"/>
          <w:szCs w:val="20"/>
          <w:bdr w:val="none" w:sz="0" w:space="0" w:color="auto" w:frame="1"/>
        </w:rPr>
        <w:t>heta</w:t>
      </w:r>
    </w:p>
    <w:p w14:paraId="709B4CC3" w14:textId="77777777" w:rsidR="00751139" w:rsidRPr="00B94245" w:rsidRDefault="00751139" w:rsidP="0075113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B94245">
        <w:rPr>
          <w:rFonts w:ascii="Consolas" w:eastAsia="Times New Roman" w:hAnsi="Consolas" w:cs="Courier New"/>
          <w:color w:val="1F2328"/>
          <w:sz w:val="20"/>
          <w:szCs w:val="20"/>
          <w:bdr w:val="none" w:sz="0" w:space="0" w:color="auto" w:frame="1"/>
        </w:rPr>
        <w:t>:::</w:t>
      </w:r>
    </w:p>
    <w:p w14:paraId="46D38CEC" w14:textId="77777777" w:rsidR="00751139" w:rsidRPr="00751139" w:rsidRDefault="00751139" w:rsidP="00751139">
      <w:pPr>
        <w:pStyle w:val="BodyText"/>
      </w:pPr>
    </w:p>
    <w:p w14:paraId="68C2B336" w14:textId="5D99C0AF" w:rsidR="00751139" w:rsidRDefault="00751139" w:rsidP="00751139">
      <w:pPr>
        <w:pStyle w:val="Heading3"/>
      </w:pPr>
      <w:r>
        <w:t xml:space="preserve">Cross-referencing </w:t>
      </w:r>
      <w:r w:rsidR="000D0DA8">
        <w:t>object</w:t>
      </w:r>
      <w:r w:rsidR="00EC1AAD">
        <w:t>s</w:t>
      </w:r>
    </w:p>
    <w:p w14:paraId="5077E6F2" w14:textId="7AD0B4A8" w:rsidR="00751139" w:rsidRDefault="00FC2276" w:rsidP="00751139">
      <w:pPr>
        <w:pStyle w:val="BodyText"/>
      </w:pPr>
      <w:r>
        <w:t>To cross-reference an object within the Word file, go to the “References” tab at the top of the MS Word tab and click the “Cross-reference” button.</w:t>
      </w:r>
    </w:p>
    <w:p w14:paraId="362CF46F" w14:textId="4187AC27" w:rsidR="00E82F38" w:rsidRDefault="00E82F38" w:rsidP="00E82F38">
      <w:pPr>
        <w:pStyle w:val="Caption"/>
      </w:pPr>
      <w:bookmarkStart w:id="32" w:name="_Ref157095680"/>
      <w:bookmarkStart w:id="33" w:name="_Toc157173209"/>
      <w:r>
        <w:t xml:space="preserve">Figure </w:t>
      </w:r>
      <w:r w:rsidR="00C51B77">
        <w:fldChar w:fldCharType="begin"/>
      </w:r>
      <w:r w:rsidR="00C51B77">
        <w:instrText xml:space="preserve"> SEQ Figure \* ARABIC </w:instrText>
      </w:r>
      <w:r w:rsidR="00C51B77">
        <w:fldChar w:fldCharType="separate"/>
      </w:r>
      <w:r w:rsidR="00AA23FC">
        <w:rPr>
          <w:noProof/>
        </w:rPr>
        <w:t>5</w:t>
      </w:r>
      <w:r w:rsidR="00C51B77">
        <w:rPr>
          <w:noProof/>
        </w:rPr>
        <w:fldChar w:fldCharType="end"/>
      </w:r>
      <w:r>
        <w:t>. How to insert a cross-reference.</w:t>
      </w:r>
      <w:bookmarkEnd w:id="32"/>
      <w:bookmarkEnd w:id="33"/>
    </w:p>
    <w:p w14:paraId="4203BDFB" w14:textId="3C9834C3" w:rsidR="004F66FA" w:rsidRDefault="00FC2276" w:rsidP="00751139">
      <w:pPr>
        <w:pStyle w:val="BodyText"/>
      </w:pPr>
      <w:r>
        <w:rPr>
          <w:noProof/>
        </w:rPr>
        <w:drawing>
          <wp:inline distT="0" distB="0" distL="0" distR="0" wp14:anchorId="4637DA81" wp14:editId="089F0FDB">
            <wp:extent cx="5943600" cy="4605655"/>
            <wp:effectExtent l="0" t="0" r="0" b="4445"/>
            <wp:docPr id="16" name="Picture 16"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
                    <pic:cNvPicPr/>
                  </pic:nvPicPr>
                  <pic:blipFill>
                    <a:blip r:embed="rId25">
                      <a:extLst>
                        <a:ext uri="{28A0092B-C50C-407E-A947-70E740481C1C}">
                          <a14:useLocalDpi xmlns:a14="http://schemas.microsoft.com/office/drawing/2010/main" val="0"/>
                        </a:ext>
                      </a:extLst>
                    </a:blip>
                    <a:stretch>
                      <a:fillRect/>
                    </a:stretch>
                  </pic:blipFill>
                  <pic:spPr>
                    <a:xfrm>
                      <a:off x="0" y="0"/>
                      <a:ext cx="5943600" cy="4605655"/>
                    </a:xfrm>
                    <a:prstGeom prst="rect">
                      <a:avLst/>
                    </a:prstGeom>
                  </pic:spPr>
                </pic:pic>
              </a:graphicData>
            </a:graphic>
          </wp:inline>
        </w:drawing>
      </w:r>
    </w:p>
    <w:p w14:paraId="284C8573" w14:textId="58A1035B" w:rsidR="00FC2276" w:rsidRDefault="00FC2276" w:rsidP="00751139">
      <w:pPr>
        <w:pStyle w:val="BodyText"/>
      </w:pPr>
    </w:p>
    <w:p w14:paraId="340A9446" w14:textId="1799A285" w:rsidR="00934853" w:rsidRDefault="00194D31" w:rsidP="00751139">
      <w:pPr>
        <w:pStyle w:val="BodyText"/>
      </w:pPr>
      <w:r>
        <w:t>Chose the type of reference (e.g. header, footnote, table, figure, etc.) and select which caption you want to reference to. We recommend that you always insert a hyperlink in your cross-references.</w:t>
      </w:r>
    </w:p>
    <w:p w14:paraId="0BBA3F2B" w14:textId="64751A6A" w:rsidR="000D0DA8" w:rsidRPr="00751139" w:rsidRDefault="000D0DA8" w:rsidP="000D0DA8">
      <w:pPr>
        <w:pStyle w:val="BodyText"/>
        <w:jc w:val="center"/>
      </w:pPr>
      <w:r w:rsidRPr="000D0DA8">
        <w:rPr>
          <w:noProof/>
        </w:rPr>
        <w:lastRenderedPageBreak/>
        <w:drawing>
          <wp:inline distT="0" distB="0" distL="0" distR="0" wp14:anchorId="7B8350CF" wp14:editId="77C02283">
            <wp:extent cx="4382112" cy="348663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82112" cy="3486637"/>
                    </a:xfrm>
                    <a:prstGeom prst="rect">
                      <a:avLst/>
                    </a:prstGeom>
                  </pic:spPr>
                </pic:pic>
              </a:graphicData>
            </a:graphic>
          </wp:inline>
        </w:drawing>
      </w:r>
    </w:p>
    <w:p w14:paraId="0AA6F6B5" w14:textId="77777777" w:rsidR="00751139" w:rsidRPr="00751139" w:rsidRDefault="00751139" w:rsidP="00751139">
      <w:pPr>
        <w:pStyle w:val="BodyText"/>
      </w:pPr>
    </w:p>
    <w:p w14:paraId="73484C34" w14:textId="59BC27FA" w:rsidR="00751139" w:rsidRDefault="00194D31" w:rsidP="00751139">
      <w:pPr>
        <w:pStyle w:val="BodyText"/>
      </w:pPr>
      <w:r>
        <w:t xml:space="preserve">The “Insert reference to:” button allows you to set how the reference will appear in your work (e.g. “heading number” vs “heading text”). </w:t>
      </w:r>
      <w:r w:rsidR="00946F81">
        <w:t>With tables, figures and equations y</w:t>
      </w:r>
      <w:r w:rsidR="000D0DA8">
        <w:t>ou can insert reference to</w:t>
      </w:r>
      <w:r w:rsidR="00751139">
        <w:t>:</w:t>
      </w:r>
    </w:p>
    <w:p w14:paraId="37A04E71" w14:textId="79A7B507" w:rsidR="00751139" w:rsidRPr="00433514" w:rsidRDefault="00751139" w:rsidP="00751139">
      <w:pPr>
        <w:pStyle w:val="BodyText"/>
        <w:numPr>
          <w:ilvl w:val="0"/>
          <w:numId w:val="25"/>
        </w:numPr>
        <w:rPr>
          <w:lang w:val="fr-FR"/>
        </w:rPr>
      </w:pPr>
      <w:proofErr w:type="spellStart"/>
      <w:r w:rsidRPr="00433514">
        <w:rPr>
          <w:lang w:val="fr-FR"/>
        </w:rPr>
        <w:t>Entire</w:t>
      </w:r>
      <w:proofErr w:type="spellEnd"/>
      <w:r w:rsidRPr="00433514">
        <w:rPr>
          <w:lang w:val="fr-FR"/>
        </w:rPr>
        <w:t xml:space="preserve"> </w:t>
      </w:r>
      <w:proofErr w:type="spellStart"/>
      <w:r w:rsidRPr="00433514">
        <w:rPr>
          <w:lang w:val="fr-FR"/>
        </w:rPr>
        <w:t>caption</w:t>
      </w:r>
      <w:proofErr w:type="spellEnd"/>
      <w:r w:rsidR="000B42C7">
        <w:rPr>
          <w:lang w:val="fr-FR"/>
        </w:rPr>
        <w:t>, e.g.</w:t>
      </w:r>
      <w:r w:rsidRPr="00433514">
        <w:rPr>
          <w:lang w:val="fr-FR"/>
        </w:rPr>
        <w:t xml:space="preserve"> </w:t>
      </w:r>
      <w:r>
        <w:fldChar w:fldCharType="begin"/>
      </w:r>
      <w:r w:rsidRPr="00433514">
        <w:rPr>
          <w:lang w:val="fr-FR"/>
        </w:rPr>
        <w:instrText xml:space="preserve"> REF _Ref153547147 \h </w:instrText>
      </w:r>
      <w:r>
        <w:fldChar w:fldCharType="separate"/>
      </w:r>
      <w:r w:rsidRPr="003001DF">
        <w:rPr>
          <w:lang w:val="fr-FR"/>
        </w:rPr>
        <w:t xml:space="preserve">Figure </w:t>
      </w:r>
      <w:r w:rsidRPr="003001DF">
        <w:rPr>
          <w:noProof/>
          <w:lang w:val="fr-FR"/>
        </w:rPr>
        <w:t>2</w:t>
      </w:r>
      <w:r w:rsidRPr="003001DF">
        <w:rPr>
          <w:lang w:val="fr-FR"/>
        </w:rPr>
        <w:t xml:space="preserve">. Example </w:t>
      </w:r>
      <w:proofErr w:type="spellStart"/>
      <w:r w:rsidRPr="003001DF">
        <w:rPr>
          <w:lang w:val="fr-FR"/>
        </w:rPr>
        <w:t>caption</w:t>
      </w:r>
      <w:proofErr w:type="spellEnd"/>
      <w:r w:rsidRPr="003001DF">
        <w:rPr>
          <w:lang w:val="fr-FR"/>
        </w:rPr>
        <w:t>.</w:t>
      </w:r>
      <w:r>
        <w:fldChar w:fldCharType="end"/>
      </w:r>
    </w:p>
    <w:p w14:paraId="1BEE2017" w14:textId="7E2365F2" w:rsidR="00751139" w:rsidRDefault="00751139" w:rsidP="00751139">
      <w:pPr>
        <w:pStyle w:val="BodyText"/>
        <w:numPr>
          <w:ilvl w:val="0"/>
          <w:numId w:val="25"/>
        </w:numPr>
      </w:pPr>
      <w:r>
        <w:t>Only label and number</w:t>
      </w:r>
      <w:r w:rsidR="000B42C7">
        <w:t>, e.g.</w:t>
      </w:r>
      <w:r>
        <w:t xml:space="preserve"> </w:t>
      </w:r>
      <w:r>
        <w:fldChar w:fldCharType="begin"/>
      </w:r>
      <w:r>
        <w:instrText xml:space="preserve"> REF _Ref153547172 \h </w:instrText>
      </w:r>
      <w:r>
        <w:fldChar w:fldCharType="separate"/>
      </w:r>
      <w:r>
        <w:t xml:space="preserve">Figure </w:t>
      </w:r>
      <w:r>
        <w:rPr>
          <w:noProof/>
        </w:rPr>
        <w:t>2</w:t>
      </w:r>
      <w:r>
        <w:fldChar w:fldCharType="end"/>
      </w:r>
    </w:p>
    <w:p w14:paraId="1951E06F" w14:textId="58F7CB75" w:rsidR="00751139" w:rsidRDefault="00751139" w:rsidP="00751139">
      <w:pPr>
        <w:pStyle w:val="BodyText"/>
        <w:numPr>
          <w:ilvl w:val="0"/>
          <w:numId w:val="25"/>
        </w:numPr>
      </w:pPr>
      <w:r>
        <w:t>Only caption text</w:t>
      </w:r>
      <w:r w:rsidR="000B42C7">
        <w:t>, e.g.</w:t>
      </w:r>
      <w:r>
        <w:t xml:space="preserve"> </w:t>
      </w:r>
      <w:r>
        <w:fldChar w:fldCharType="begin"/>
      </w:r>
      <w:r>
        <w:instrText xml:space="preserve"> REF _Ref153547167 \h </w:instrText>
      </w:r>
      <w:r>
        <w:fldChar w:fldCharType="separate"/>
      </w:r>
      <w:r>
        <w:t>Example caption.</w:t>
      </w:r>
      <w:r>
        <w:fldChar w:fldCharType="end"/>
      </w:r>
    </w:p>
    <w:p w14:paraId="751BC023" w14:textId="3095EE0A" w:rsidR="00751139" w:rsidRDefault="00751139" w:rsidP="00751139">
      <w:pPr>
        <w:pStyle w:val="BodyText"/>
        <w:numPr>
          <w:ilvl w:val="0"/>
          <w:numId w:val="25"/>
        </w:numPr>
      </w:pPr>
      <w:r>
        <w:t>Above/below</w:t>
      </w:r>
      <w:r w:rsidR="000B42C7">
        <w:t>, e.g.</w:t>
      </w:r>
      <w:r>
        <w:t xml:space="preserve"> </w:t>
      </w:r>
      <w:r>
        <w:fldChar w:fldCharType="begin"/>
      </w:r>
      <w:r>
        <w:instrText xml:space="preserve"> REF _Ref153547147 \p \h </w:instrText>
      </w:r>
      <w:r>
        <w:fldChar w:fldCharType="separate"/>
      </w:r>
      <w:r>
        <w:t>above</w:t>
      </w:r>
      <w:r>
        <w:fldChar w:fldCharType="end"/>
      </w:r>
    </w:p>
    <w:p w14:paraId="321648D2" w14:textId="4FEE0143" w:rsidR="000D0DA8" w:rsidRPr="00EC1AAD" w:rsidRDefault="000D0DA8" w:rsidP="00EC1AAD">
      <w:pPr>
        <w:pStyle w:val="BodyText"/>
        <w:jc w:val="both"/>
      </w:pPr>
      <w:r>
        <w:t xml:space="preserve">Please do not reference page numbers, as this number is likely to change when transforming your book </w:t>
      </w:r>
      <w:r w:rsidRPr="00EC1AAD">
        <w:t>from MS Word to the printed and the digital version.</w:t>
      </w:r>
    </w:p>
    <w:p w14:paraId="45D4CADE" w14:textId="3D484C77" w:rsidR="00FD75B9" w:rsidRDefault="00FD75B9" w:rsidP="00EC1AAD">
      <w:pPr>
        <w:pStyle w:val="BodyText"/>
      </w:pPr>
    </w:p>
    <w:p w14:paraId="3F386223" w14:textId="228761FE" w:rsidR="005B135E" w:rsidRDefault="008360ED" w:rsidP="00EC1AAD">
      <w:pPr>
        <w:pStyle w:val="BodyText"/>
        <w:jc w:val="both"/>
      </w:pPr>
      <w:r>
        <w:t>W</w:t>
      </w:r>
      <w:r w:rsidRPr="00EC1AAD">
        <w:t xml:space="preserve">ithout </w:t>
      </w:r>
      <w:r>
        <w:t xml:space="preserve">a need </w:t>
      </w:r>
      <w:r w:rsidRPr="00EC1AAD">
        <w:t>to insert a caption before</w:t>
      </w:r>
      <w:r>
        <w:t>, y</w:t>
      </w:r>
      <w:r w:rsidR="00871156" w:rsidRPr="00EC1AAD">
        <w:t>ou can cross-reference</w:t>
      </w:r>
      <w:r>
        <w:t>:</w:t>
      </w:r>
    </w:p>
    <w:p w14:paraId="4126A5E5" w14:textId="5EB40BA6" w:rsidR="005B135E" w:rsidRDefault="00FD75B9" w:rsidP="00EC1AAD">
      <w:pPr>
        <w:pStyle w:val="BodyText"/>
        <w:jc w:val="both"/>
      </w:pPr>
      <w:r w:rsidRPr="00EC1AAD">
        <w:t>numbered items</w:t>
      </w:r>
      <w:r w:rsidR="00E44FF1">
        <w:t xml:space="preserve"> (▷ Go to </w:t>
      </w:r>
      <w:r w:rsidR="00E44FF1">
        <w:fldChar w:fldCharType="begin"/>
      </w:r>
      <w:r w:rsidR="00E44FF1">
        <w:instrText xml:space="preserve"> REF _Ref157094208 \h </w:instrText>
      </w:r>
      <w:r w:rsidR="00E44FF1">
        <w:fldChar w:fldCharType="separate"/>
      </w:r>
      <w:r w:rsidR="00E44FF1">
        <w:t>First item.</w:t>
      </w:r>
      <w:r w:rsidR="00E44FF1">
        <w:fldChar w:fldCharType="end"/>
      </w:r>
      <w:r w:rsidR="00E44FF1">
        <w:t>)</w:t>
      </w:r>
      <w:r w:rsidRPr="00EC1AAD">
        <w:t>,</w:t>
      </w:r>
    </w:p>
    <w:p w14:paraId="1CBE8A65" w14:textId="44FE9697" w:rsidR="005B135E" w:rsidRDefault="00FD75B9" w:rsidP="007642BD">
      <w:pPr>
        <w:pStyle w:val="BodyText"/>
        <w:jc w:val="both"/>
      </w:pPr>
      <w:r w:rsidRPr="00EC1AAD">
        <w:t>headings</w:t>
      </w:r>
      <w:r w:rsidR="00E44FF1">
        <w:t xml:space="preserve"> (▷ )</w:t>
      </w:r>
      <w:r w:rsidR="007642BD">
        <w:t>.</w:t>
      </w:r>
    </w:p>
    <w:p w14:paraId="3738C676" w14:textId="478BF909" w:rsidR="00751139" w:rsidRDefault="00FD75B9" w:rsidP="007642BD">
      <w:pPr>
        <w:pStyle w:val="BodyText"/>
        <w:jc w:val="both"/>
      </w:pPr>
      <w:r w:rsidRPr="00EC1AAD">
        <w:t>In such cases, just click on the “Cross-reference” button, choose the reference type and select the object to reference to.</w:t>
      </w:r>
      <w:r w:rsidR="00594DFF">
        <w:t xml:space="preserve"> See the “</w:t>
      </w:r>
      <w:r w:rsidR="00594DFF" w:rsidRPr="00594DFF">
        <w:rPr>
          <w:i/>
          <w:iCs/>
        </w:rPr>
        <w:fldChar w:fldCharType="begin"/>
      </w:r>
      <w:r w:rsidR="00594DFF" w:rsidRPr="00594DFF">
        <w:rPr>
          <w:i/>
          <w:iCs/>
        </w:rPr>
        <w:instrText xml:space="preserve"> REF _Ref157095680 \h </w:instrText>
      </w:r>
      <w:r w:rsidR="00594DFF">
        <w:rPr>
          <w:i/>
          <w:iCs/>
        </w:rPr>
        <w:instrText xml:space="preserve"> \* MERGEFORMAT </w:instrText>
      </w:r>
      <w:r w:rsidR="00594DFF" w:rsidRPr="00594DFF">
        <w:rPr>
          <w:i/>
          <w:iCs/>
        </w:rPr>
      </w:r>
      <w:r w:rsidR="00594DFF" w:rsidRPr="00594DFF">
        <w:rPr>
          <w:i/>
          <w:iCs/>
        </w:rPr>
        <w:fldChar w:fldCharType="separate"/>
      </w:r>
      <w:r w:rsidR="00594DFF" w:rsidRPr="00594DFF">
        <w:rPr>
          <w:i/>
          <w:iCs/>
        </w:rPr>
        <w:t xml:space="preserve">Figure </w:t>
      </w:r>
      <w:r w:rsidR="00594DFF" w:rsidRPr="00594DFF">
        <w:rPr>
          <w:i/>
          <w:iCs/>
          <w:noProof/>
        </w:rPr>
        <w:t>3</w:t>
      </w:r>
      <w:r w:rsidR="00594DFF" w:rsidRPr="00594DFF">
        <w:rPr>
          <w:i/>
          <w:iCs/>
        </w:rPr>
        <w:t>. How to insert a cross-reference.</w:t>
      </w:r>
      <w:r w:rsidR="00594DFF" w:rsidRPr="00594DFF">
        <w:rPr>
          <w:i/>
          <w:iCs/>
        </w:rPr>
        <w:fldChar w:fldCharType="end"/>
      </w:r>
      <w:r w:rsidR="00594DFF">
        <w:t>” on how to do it.</w:t>
      </w:r>
    </w:p>
    <w:p w14:paraId="5FDDA3E9" w14:textId="77777777" w:rsidR="007642BD" w:rsidRPr="00EC1AAD" w:rsidRDefault="007642BD" w:rsidP="007642BD">
      <w:pPr>
        <w:pStyle w:val="BodyText"/>
        <w:jc w:val="both"/>
      </w:pPr>
    </w:p>
    <w:p w14:paraId="60CB9F46" w14:textId="3CA2218F" w:rsidR="00FD75B9" w:rsidRPr="00770673" w:rsidRDefault="00FD75B9" w:rsidP="00FD75B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lastRenderedPageBreak/>
        <w:t>:::{</w:t>
      </w:r>
      <w:r w:rsidR="00160AC7">
        <w:rPr>
          <w:rFonts w:ascii="Consolas" w:eastAsia="Times New Roman" w:hAnsi="Consolas" w:cs="Courier New"/>
          <w:color w:val="1F2328"/>
          <w:sz w:val="20"/>
          <w:szCs w:val="20"/>
        </w:rPr>
        <w:t>tip</w:t>
      </w:r>
      <w:r w:rsidRPr="00770673">
        <w:rPr>
          <w:rFonts w:ascii="Consolas" w:eastAsia="Times New Roman" w:hAnsi="Consolas" w:cs="Courier New"/>
          <w:color w:val="1F2328"/>
          <w:sz w:val="20"/>
          <w:szCs w:val="20"/>
        </w:rPr>
        <w:t>}</w:t>
      </w:r>
      <w:r w:rsidRPr="00770673">
        <w:rPr>
          <w:rFonts w:ascii="Consolas" w:eastAsia="Times New Roman" w:hAnsi="Consolas" w:cs="Courier New"/>
          <w:color w:val="1F2328"/>
          <w:sz w:val="20"/>
          <w:szCs w:val="20"/>
        </w:rPr>
        <w:br/>
      </w:r>
      <w:r w:rsidRPr="00FD75B9">
        <w:t>Cross-referencing headers can be particularly useful in referencing other parts of your literary work.</w:t>
      </w:r>
      <w:r>
        <w:br/>
      </w:r>
      <w:r w:rsidRPr="00770673">
        <w:rPr>
          <w:rFonts w:ascii="Consolas" w:eastAsia="Times New Roman" w:hAnsi="Consolas" w:cs="Courier New"/>
          <w:color w:val="1F2328"/>
          <w:sz w:val="20"/>
          <w:szCs w:val="20"/>
        </w:rPr>
        <w:t>:::</w:t>
      </w:r>
    </w:p>
    <w:p w14:paraId="2DA4961A" w14:textId="3FAE74C3" w:rsidR="00871156" w:rsidRDefault="00871156" w:rsidP="00810A28">
      <w:pPr>
        <w:pStyle w:val="BodyText"/>
      </w:pPr>
    </w:p>
    <w:p w14:paraId="0E76915F" w14:textId="34F888FF" w:rsidR="00070737" w:rsidRPr="00770673" w:rsidRDefault="00070737" w:rsidP="0007073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t>
      </w:r>
      <w:r>
        <w:rPr>
          <w:rFonts w:ascii="Consolas" w:eastAsia="Times New Roman" w:hAnsi="Consolas" w:cs="Courier New"/>
          <w:color w:val="1F2328"/>
          <w:sz w:val="20"/>
          <w:szCs w:val="20"/>
        </w:rPr>
        <w:t>tip</w:t>
      </w:r>
      <w:r w:rsidRPr="00770673">
        <w:rPr>
          <w:rFonts w:ascii="Consolas" w:eastAsia="Times New Roman" w:hAnsi="Consolas" w:cs="Courier New"/>
          <w:color w:val="1F2328"/>
          <w:sz w:val="20"/>
          <w:szCs w:val="20"/>
        </w:rPr>
        <w:t>}</w:t>
      </w:r>
      <w:r w:rsidRPr="00770673">
        <w:rPr>
          <w:rFonts w:ascii="Consolas" w:eastAsia="Times New Roman" w:hAnsi="Consolas" w:cs="Courier New"/>
          <w:color w:val="1F2328"/>
          <w:sz w:val="20"/>
          <w:szCs w:val="20"/>
        </w:rPr>
        <w:br/>
      </w:r>
      <w:r>
        <w:t>By inserting a captions to your figures, tables and equation you will not have to be concern with incrementing the numbering. MS Word will auto-increment captions for you.</w:t>
      </w:r>
      <w:r>
        <w:br/>
      </w:r>
      <w:r w:rsidRPr="00770673">
        <w:rPr>
          <w:rFonts w:ascii="Consolas" w:eastAsia="Times New Roman" w:hAnsi="Consolas" w:cs="Courier New"/>
          <w:color w:val="1F2328"/>
          <w:sz w:val="20"/>
          <w:szCs w:val="20"/>
        </w:rPr>
        <w:t>:::</w:t>
      </w:r>
    </w:p>
    <w:p w14:paraId="22C22E4A" w14:textId="77777777" w:rsidR="00070737" w:rsidRDefault="00070737" w:rsidP="00810A28">
      <w:pPr>
        <w:pStyle w:val="BodyText"/>
      </w:pPr>
    </w:p>
    <w:p w14:paraId="07D40F88" w14:textId="79F727F9" w:rsidR="00751139" w:rsidRDefault="00A93B06" w:rsidP="00751139">
      <w:pPr>
        <w:pStyle w:val="Heading3"/>
      </w:pPr>
      <w:r>
        <w:t>Generate table of figures</w:t>
      </w:r>
    </w:p>
    <w:p w14:paraId="66580B07" w14:textId="3909E132" w:rsidR="00830269" w:rsidRDefault="00830269" w:rsidP="00830269">
      <w:pPr>
        <w:pStyle w:val="BodyText"/>
        <w:jc w:val="both"/>
      </w:pPr>
      <w:r>
        <w:t>Another benefit from using the cross-references is that you can automatically generate the table of figures or other objects.</w:t>
      </w:r>
      <w:r w:rsidR="006F5C53">
        <w:t xml:space="preserve"> To do that, navigate to the “References” tab in the top of the MS Word bar and click the “Insert Table of Figures” button.</w:t>
      </w:r>
    </w:p>
    <w:p w14:paraId="4B1102DF" w14:textId="5C096B4A" w:rsidR="006F5C53" w:rsidRDefault="006F5C53" w:rsidP="006F5C53">
      <w:pPr>
        <w:pStyle w:val="BodyText"/>
        <w:jc w:val="center"/>
      </w:pPr>
      <w:r w:rsidRPr="006F5C53">
        <w:rPr>
          <w:noProof/>
        </w:rPr>
        <w:drawing>
          <wp:inline distT="0" distB="0" distL="0" distR="0" wp14:anchorId="7065CB86" wp14:editId="0C3DC520">
            <wp:extent cx="1381318" cy="30484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381318" cy="304843"/>
                    </a:xfrm>
                    <a:prstGeom prst="rect">
                      <a:avLst/>
                    </a:prstGeom>
                  </pic:spPr>
                </pic:pic>
              </a:graphicData>
            </a:graphic>
          </wp:inline>
        </w:drawing>
      </w:r>
    </w:p>
    <w:p w14:paraId="54EEAE1E" w14:textId="231EEAA0" w:rsidR="006F5C53" w:rsidRDefault="006F5C53" w:rsidP="00830269">
      <w:pPr>
        <w:pStyle w:val="BodyText"/>
        <w:jc w:val="both"/>
      </w:pPr>
      <w:r>
        <w:t>A window should appear where you can select options for your table of figures. We recommend however to always disable showing page numbers. You should also always use hyperlinks instead of page numbers.</w:t>
      </w:r>
    </w:p>
    <w:p w14:paraId="507FBFCE" w14:textId="1CEC31D0" w:rsidR="00751139" w:rsidRDefault="00F338EE" w:rsidP="00F338EE">
      <w:pPr>
        <w:pStyle w:val="BodyText"/>
        <w:jc w:val="center"/>
      </w:pPr>
      <w:r w:rsidRPr="00F338EE">
        <w:rPr>
          <w:noProof/>
        </w:rPr>
        <w:drawing>
          <wp:inline distT="0" distB="0" distL="0" distR="0" wp14:anchorId="2C3FBC99" wp14:editId="3ABE175C">
            <wp:extent cx="3420566" cy="3043124"/>
            <wp:effectExtent l="0" t="0" r="889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33674" cy="3054785"/>
                    </a:xfrm>
                    <a:prstGeom prst="rect">
                      <a:avLst/>
                    </a:prstGeom>
                  </pic:spPr>
                </pic:pic>
              </a:graphicData>
            </a:graphic>
          </wp:inline>
        </w:drawing>
      </w:r>
    </w:p>
    <w:p w14:paraId="7AD9C256" w14:textId="121AE9FD" w:rsidR="00751139" w:rsidRDefault="00333826" w:rsidP="00810A28">
      <w:pPr>
        <w:pStyle w:val="BodyText"/>
      </w:pPr>
      <w:r>
        <w:t>Please see below the exemplary table of figures used in this guidelines. Worth noting that only figures that have captions can be referenced, which means that only those figures can be referenced by a table of figures.</w:t>
      </w:r>
    </w:p>
    <w:p w14:paraId="2D8F57F7" w14:textId="6BD638CA" w:rsidR="00236931" w:rsidRDefault="00236931" w:rsidP="00236931">
      <w:pPr>
        <w:pStyle w:val="Heading4"/>
      </w:pPr>
      <w:r>
        <w:lastRenderedPageBreak/>
        <w:t>Exemplary table of figures used in the author guidelines</w:t>
      </w:r>
    </w:p>
    <w:p w14:paraId="490C4383" w14:textId="671C6F71" w:rsidR="008C48A5" w:rsidRDefault="00236931">
      <w:pPr>
        <w:pStyle w:val="TableofFigures"/>
        <w:tabs>
          <w:tab w:val="right" w:leader="dot" w:pos="9350"/>
        </w:tabs>
        <w:rPr>
          <w:rFonts w:eastAsiaTheme="minorEastAsia"/>
          <w:noProof/>
          <w:sz w:val="22"/>
          <w:szCs w:val="22"/>
        </w:rPr>
      </w:pPr>
      <w:r w:rsidRPr="006A4091">
        <w:rPr>
          <w:i/>
          <w:iCs/>
        </w:rPr>
        <w:fldChar w:fldCharType="begin"/>
      </w:r>
      <w:r w:rsidRPr="006A4091">
        <w:rPr>
          <w:i/>
          <w:iCs/>
        </w:rPr>
        <w:instrText xml:space="preserve"> TOC \n \h \z \c "Figure" </w:instrText>
      </w:r>
      <w:r w:rsidRPr="006A4091">
        <w:rPr>
          <w:i/>
          <w:iCs/>
        </w:rPr>
        <w:fldChar w:fldCharType="separate"/>
      </w:r>
      <w:hyperlink w:anchor="_Toc157173205" w:history="1">
        <w:r w:rsidR="008C48A5" w:rsidRPr="006D3D7C">
          <w:rPr>
            <w:rStyle w:val="Hyperlink"/>
            <w:noProof/>
          </w:rPr>
          <w:t>Figure 1. How to select a MS Word style.</w:t>
        </w:r>
      </w:hyperlink>
    </w:p>
    <w:p w14:paraId="7686CCCE" w14:textId="28D0BF25" w:rsidR="008C48A5" w:rsidRDefault="00C51B77">
      <w:pPr>
        <w:pStyle w:val="TableofFigures"/>
        <w:tabs>
          <w:tab w:val="right" w:leader="dot" w:pos="9350"/>
        </w:tabs>
        <w:rPr>
          <w:rFonts w:eastAsiaTheme="minorEastAsia"/>
          <w:noProof/>
          <w:sz w:val="22"/>
          <w:szCs w:val="22"/>
        </w:rPr>
      </w:pPr>
      <w:hyperlink w:anchor="_Toc157173206" w:history="1">
        <w:r w:rsidR="008C48A5" w:rsidRPr="006D3D7C">
          <w:rPr>
            <w:rStyle w:val="Hyperlink"/>
            <w:noProof/>
          </w:rPr>
          <w:t>Figure 2. How to get a link to embed a video from youtube.com.</w:t>
        </w:r>
      </w:hyperlink>
    </w:p>
    <w:p w14:paraId="2C6C0155" w14:textId="50BF5C9A" w:rsidR="008C48A5" w:rsidRDefault="00C51B77">
      <w:pPr>
        <w:pStyle w:val="TableofFigures"/>
        <w:tabs>
          <w:tab w:val="right" w:leader="dot" w:pos="9350"/>
        </w:tabs>
        <w:rPr>
          <w:rFonts w:eastAsiaTheme="minorEastAsia"/>
          <w:noProof/>
          <w:sz w:val="22"/>
          <w:szCs w:val="22"/>
        </w:rPr>
      </w:pPr>
      <w:hyperlink w:anchor="_Toc157173207" w:history="1">
        <w:r w:rsidR="008C48A5" w:rsidRPr="006D3D7C">
          <w:rPr>
            <w:rStyle w:val="Hyperlink"/>
            <w:noProof/>
          </w:rPr>
          <w:t>Figure 3. How to insert a caption.</w:t>
        </w:r>
      </w:hyperlink>
    </w:p>
    <w:p w14:paraId="467BF584" w14:textId="1E6BBBDD" w:rsidR="008C48A5" w:rsidRDefault="00C51B77">
      <w:pPr>
        <w:pStyle w:val="TableofFigures"/>
        <w:tabs>
          <w:tab w:val="right" w:leader="dot" w:pos="9350"/>
        </w:tabs>
        <w:rPr>
          <w:rFonts w:eastAsiaTheme="minorEastAsia"/>
          <w:noProof/>
          <w:sz w:val="22"/>
          <w:szCs w:val="22"/>
        </w:rPr>
      </w:pPr>
      <w:hyperlink w:anchor="_Toc157173208" w:history="1">
        <w:r w:rsidR="008C48A5" w:rsidRPr="006D3D7C">
          <w:rPr>
            <w:rStyle w:val="Hyperlink"/>
            <w:noProof/>
          </w:rPr>
          <w:t>Figure 4. Example caption.</w:t>
        </w:r>
      </w:hyperlink>
    </w:p>
    <w:p w14:paraId="1C86A86A" w14:textId="3D36D3F0" w:rsidR="008C48A5" w:rsidRDefault="00C51B77">
      <w:pPr>
        <w:pStyle w:val="TableofFigures"/>
        <w:tabs>
          <w:tab w:val="right" w:leader="dot" w:pos="9350"/>
        </w:tabs>
        <w:rPr>
          <w:rFonts w:eastAsiaTheme="minorEastAsia"/>
          <w:noProof/>
          <w:sz w:val="22"/>
          <w:szCs w:val="22"/>
        </w:rPr>
      </w:pPr>
      <w:hyperlink w:anchor="_Toc157173209" w:history="1">
        <w:r w:rsidR="008C48A5" w:rsidRPr="006D3D7C">
          <w:rPr>
            <w:rStyle w:val="Hyperlink"/>
            <w:noProof/>
          </w:rPr>
          <w:t>Figure 5. How to insert a cross-reference.</w:t>
        </w:r>
      </w:hyperlink>
    </w:p>
    <w:p w14:paraId="74F7ADB7" w14:textId="2FA88CFA" w:rsidR="008C48A5" w:rsidRDefault="00C51B77">
      <w:pPr>
        <w:pStyle w:val="TableofFigures"/>
        <w:tabs>
          <w:tab w:val="right" w:leader="dot" w:pos="9350"/>
        </w:tabs>
        <w:rPr>
          <w:rFonts w:eastAsiaTheme="minorEastAsia"/>
          <w:noProof/>
          <w:sz w:val="22"/>
          <w:szCs w:val="22"/>
        </w:rPr>
      </w:pPr>
      <w:hyperlink w:anchor="_Toc157173210" w:history="1">
        <w:r w:rsidR="008C48A5" w:rsidRPr="006D3D7C">
          <w:rPr>
            <w:rStyle w:val="Hyperlink"/>
            <w:noProof/>
          </w:rPr>
          <w:t>Figure 6. A valid Zotero citation should be an active field. After right-clicking it you should see options like 'Toggle Field Codes' (this option will allow you to see the internal data of your citation).</w:t>
        </w:r>
      </w:hyperlink>
    </w:p>
    <w:p w14:paraId="26302892" w14:textId="29BB7885" w:rsidR="00825199" w:rsidRDefault="00236931" w:rsidP="00AA0DA6">
      <w:pPr>
        <w:pStyle w:val="BodyText"/>
        <w:jc w:val="both"/>
      </w:pPr>
      <w:r w:rsidRPr="006A4091">
        <w:rPr>
          <w:i/>
          <w:iCs/>
        </w:rPr>
        <w:fldChar w:fldCharType="end"/>
      </w:r>
    </w:p>
    <w:p w14:paraId="052A4A97" w14:textId="5F4BFEE1" w:rsidR="008C48A5" w:rsidRPr="00770673" w:rsidRDefault="008C48A5" w:rsidP="008C48A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t>
      </w:r>
      <w:r>
        <w:rPr>
          <w:rFonts w:ascii="Consolas" w:eastAsia="Times New Roman" w:hAnsi="Consolas" w:cs="Courier New"/>
          <w:color w:val="1F2328"/>
          <w:sz w:val="20"/>
          <w:szCs w:val="20"/>
        </w:rPr>
        <w:t>important</w:t>
      </w:r>
      <w:r w:rsidRPr="00770673">
        <w:rPr>
          <w:rFonts w:ascii="Consolas" w:eastAsia="Times New Roman" w:hAnsi="Consolas" w:cs="Courier New"/>
          <w:color w:val="1F2328"/>
          <w:sz w:val="20"/>
          <w:szCs w:val="20"/>
        </w:rPr>
        <w:t>}</w:t>
      </w:r>
      <w:r w:rsidRPr="00770673">
        <w:rPr>
          <w:rFonts w:ascii="Consolas" w:eastAsia="Times New Roman" w:hAnsi="Consolas" w:cs="Courier New"/>
          <w:color w:val="1F2328"/>
          <w:sz w:val="20"/>
          <w:szCs w:val="20"/>
        </w:rPr>
        <w:br/>
      </w:r>
      <w:r>
        <w:t>Remember to update the table of figures after finishing writing and adding new items. The software will not update your table of figures for you.</w:t>
      </w:r>
      <w:r>
        <w:br/>
        <w:t xml:space="preserve">To update, you can </w:t>
      </w:r>
      <w:r w:rsidRPr="00472D23">
        <w:rPr>
          <w:b/>
          <w:bCs/>
        </w:rPr>
        <w:t>right-click on the table and select “Update field”</w:t>
      </w:r>
      <w:r>
        <w:t>.</w:t>
      </w:r>
      <w:r>
        <w:br/>
      </w:r>
      <w:r w:rsidRPr="00770673">
        <w:rPr>
          <w:rFonts w:ascii="Consolas" w:eastAsia="Times New Roman" w:hAnsi="Consolas" w:cs="Courier New"/>
          <w:color w:val="1F2328"/>
          <w:sz w:val="20"/>
          <w:szCs w:val="20"/>
        </w:rPr>
        <w:t>:::</w:t>
      </w:r>
    </w:p>
    <w:p w14:paraId="46665206" w14:textId="77777777" w:rsidR="008C48A5" w:rsidRPr="00810A28" w:rsidRDefault="008C48A5" w:rsidP="00AA0DA6">
      <w:pPr>
        <w:pStyle w:val="BodyText"/>
        <w:jc w:val="both"/>
      </w:pPr>
    </w:p>
    <w:p w14:paraId="7BF6C22A" w14:textId="77777777" w:rsidR="00F31C16" w:rsidRDefault="00F31C16" w:rsidP="00AB7E6C">
      <w:pPr>
        <w:pStyle w:val="Heading2"/>
        <w:sectPr w:rsidR="00F31C16">
          <w:pgSz w:w="12240" w:h="15840"/>
          <w:pgMar w:top="1440" w:right="1440" w:bottom="1440" w:left="1440" w:header="720" w:footer="720" w:gutter="0"/>
          <w:cols w:space="720"/>
        </w:sectPr>
      </w:pPr>
      <w:bookmarkStart w:id="34" w:name="citations-myst-feature"/>
    </w:p>
    <w:p w14:paraId="1FE6733B" w14:textId="031454E0" w:rsidR="00AB7E6C" w:rsidRDefault="00AB7E6C" w:rsidP="00AB7E6C">
      <w:pPr>
        <w:pStyle w:val="Heading2"/>
      </w:pPr>
      <w:r>
        <w:lastRenderedPageBreak/>
        <w:t>Citations</w:t>
      </w:r>
    </w:p>
    <w:p w14:paraId="3969564A" w14:textId="269CE0B9" w:rsidR="006E2BD4" w:rsidRDefault="006E2BD4" w:rsidP="004C7AFB">
      <w:pPr>
        <w:pStyle w:val="Heading3"/>
      </w:pPr>
      <w:r>
        <w:t>Zotero</w:t>
      </w:r>
    </w:p>
    <w:p w14:paraId="1CA381A7" w14:textId="5CA82A55" w:rsidR="000F6E81" w:rsidRDefault="006E2BD4" w:rsidP="00D546E3">
      <w:pPr>
        <w:pStyle w:val="BodyText"/>
        <w:jc w:val="both"/>
      </w:pPr>
      <w:r>
        <w:t>At current version of the platform, the only way to cite your sources is by using the Zotero with the Zotero Word Plugin.</w:t>
      </w:r>
      <w:r w:rsidR="00615E8B">
        <w:t xml:space="preserve"> Zotero allows </w:t>
      </w:r>
      <w:r w:rsidR="00615E8B" w:rsidRPr="00615E8B">
        <w:t>researchers to save references from library catalogs, research databases and other websites with a single click</w:t>
      </w:r>
      <w:r w:rsidR="00615E8B">
        <w:t xml:space="preserve"> </w:t>
      </w:r>
      <w:r w:rsidR="00615E8B">
        <w:fldChar w:fldCharType="begin"/>
      </w:r>
      <w:r w:rsidR="00ED1BB0">
        <w:instrText xml:space="preserve"> ADDIN ZOTERO_ITEM CSL_CITATION {"citationID":"BC93m9hH","properties":{"formattedCitation":"(Puckett 2017)","plainCitation":"(Puckett 2017)","noteIndex":0},"citationItems":[{"id":44,"uris":["http://zotero.org/users/local/bv74ArEQ/items/TNASYBUZ"],"itemData":{"id":44,"type":"book","edition":"2nd edition","publisher":"Assoc of College &amp; Research Libraries","title":"Zotero: A Guide For Librarians, Researchers, and Educators","author":[{"family":"Puckett","given":"Jason"}],"issued":{"date-parts":[["2017",8,17]]}},"label":"page"}],"schema":"https://github.com/citation-style-language/schema/raw/master/csl-citation.json"} </w:instrText>
      </w:r>
      <w:r w:rsidR="00615E8B">
        <w:fldChar w:fldCharType="separate"/>
      </w:r>
      <w:r w:rsidR="00ED1BB0" w:rsidRPr="00ED1BB0">
        <w:rPr>
          <w:rFonts w:ascii="Cambria" w:hAnsi="Cambria"/>
        </w:rPr>
        <w:t>(Puckett 2017)</w:t>
      </w:r>
      <w:r w:rsidR="00615E8B">
        <w:fldChar w:fldCharType="end"/>
      </w:r>
      <w:r w:rsidR="00615E8B" w:rsidRPr="00615E8B">
        <w:t>.</w:t>
      </w:r>
      <w:r w:rsidR="00ED1BB0">
        <w:t xml:space="preserve"> Using Zotero, you can simply add, update and manage all citations in your work. A Zotero citation can look like that:</w:t>
      </w:r>
    </w:p>
    <w:p w14:paraId="208CED11" w14:textId="18F7863A" w:rsidR="00ED1BB0" w:rsidRPr="001C3DA7" w:rsidRDefault="00ED1BB0" w:rsidP="00ED1BB0">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Pr>
          <w:rFonts w:ascii="Consolas" w:eastAsia="Times New Roman" w:hAnsi="Consolas" w:cs="Courier New"/>
          <w:color w:val="1F2328"/>
          <w:sz w:val="20"/>
          <w:szCs w:val="20"/>
        </w:rPr>
        <w:t>:::</w:t>
      </w:r>
      <w:r w:rsidRPr="001C3DA7">
        <w:rPr>
          <w:rFonts w:ascii="Consolas" w:eastAsia="Times New Roman" w:hAnsi="Consolas" w:cs="Courier New"/>
          <w:color w:val="1F2328"/>
          <w:sz w:val="20"/>
          <w:szCs w:val="20"/>
        </w:rPr>
        <w:t xml:space="preserve">{card} </w:t>
      </w:r>
      <w:r>
        <w:rPr>
          <w:rFonts w:ascii="Consolas" w:eastAsia="Times New Roman" w:hAnsi="Consolas" w:cs="Courier New"/>
          <w:color w:val="1F2328"/>
          <w:sz w:val="20"/>
          <w:szCs w:val="20"/>
        </w:rPr>
        <w:t>An example of a citation</w:t>
      </w:r>
      <w:r>
        <w:rPr>
          <w:rFonts w:ascii="Consolas" w:eastAsia="Times New Roman" w:hAnsi="Consolas" w:cs="Courier New"/>
          <w:color w:val="1F2328"/>
          <w:sz w:val="20"/>
          <w:szCs w:val="20"/>
        </w:rPr>
        <w:br/>
      </w:r>
      <w:r w:rsidR="00FA017F">
        <w:rPr>
          <w:rFonts w:ascii="Consolas" w:eastAsia="Times New Roman" w:hAnsi="Consolas" w:cs="Courier New"/>
          <w:color w:val="1F2328"/>
          <w:sz w:val="20"/>
          <w:szCs w:val="20"/>
        </w:rPr>
        <w:t>A</w:t>
      </w:r>
      <w:r w:rsidRPr="00ED1BB0">
        <w:rPr>
          <w:rFonts w:ascii="Consolas" w:eastAsia="Times New Roman" w:hAnsi="Consolas" w:cs="Courier New"/>
          <w:color w:val="1F2328"/>
          <w:sz w:val="20"/>
          <w:szCs w:val="20"/>
        </w:rPr>
        <w:t xml:space="preserve"> claim </w:t>
      </w:r>
      <w:r w:rsidRPr="00ED1BB0">
        <w:rPr>
          <w:rFonts w:ascii="Consolas" w:eastAsia="Times New Roman" w:hAnsi="Consolas" w:cs="Courier New"/>
          <w:color w:val="1F2328"/>
          <w:sz w:val="20"/>
          <w:szCs w:val="20"/>
        </w:rPr>
        <w:fldChar w:fldCharType="begin"/>
      </w:r>
      <w:r w:rsidR="007A7681">
        <w:rPr>
          <w:rFonts w:ascii="Consolas" w:eastAsia="Times New Roman" w:hAnsi="Consolas" w:cs="Courier New"/>
          <w:color w:val="1F2328"/>
          <w:sz w:val="20"/>
          <w:szCs w:val="20"/>
        </w:rPr>
        <w:instrText xml:space="preserve"> ADDIN ZOTERO_ITEM CSL_CITATION {"citationID":"nOg4X65M","properties":{"formattedCitation":"(see Fickers and Tatarinov 2022, vol. 2, chap. 1 for more examples)","plainCitation":"(see Fickers and Tatarinov 2022, vol. 2, chap. 1 for more examples)","noteIndex":0},"citationItems":[{"id":45,"uris":["http://zotero.org/users/local/bv74ArEQ/items/FELM6PAH"],"itemData":{"id":45,"type":"book","collection-title":"Studies in Digital History and Hermeneutics","edition":"first edition","ISBN":"978-3-11-072387-8","publisher":"De Gruyter Oldenbourg","title":"Digital History and Hermeneutics","URL":"https://doi.org/10.1515/9783110723991","volume":"2","editor":[{"family":"Fickers","given":"Andreas"},{"family":"Tatarinov","given":"Juliane"}],"issued":{"date-parts":[["2022"]]}},"locator":"1","label":"chapter","prefix":"see","suffix":"for more examples"}],"schema":"https://github.com/citation-style-language/schema/raw/master/csl-citation.json"} </w:instrText>
      </w:r>
      <w:r w:rsidRPr="00ED1BB0">
        <w:rPr>
          <w:rFonts w:ascii="Consolas" w:eastAsia="Times New Roman" w:hAnsi="Consolas" w:cs="Courier New"/>
          <w:color w:val="1F2328"/>
          <w:sz w:val="20"/>
          <w:szCs w:val="20"/>
        </w:rPr>
        <w:fldChar w:fldCharType="separate"/>
      </w:r>
      <w:r w:rsidR="007A7681" w:rsidRPr="007A7681">
        <w:rPr>
          <w:rFonts w:ascii="Consolas" w:hAnsi="Consolas"/>
          <w:sz w:val="20"/>
        </w:rPr>
        <w:t>(see Fickers and Tatarinov 2022, vol. 2, chap. 1 for more examples)</w:t>
      </w:r>
      <w:r w:rsidRPr="00ED1BB0">
        <w:rPr>
          <w:rFonts w:ascii="Consolas" w:eastAsia="Times New Roman" w:hAnsi="Consolas" w:cs="Courier New"/>
          <w:color w:val="1F2328"/>
          <w:sz w:val="20"/>
          <w:szCs w:val="20"/>
        </w:rPr>
        <w:fldChar w:fldCharType="end"/>
      </w:r>
      <w:r w:rsidRPr="00ED1BB0">
        <w:rPr>
          <w:rFonts w:ascii="Consolas" w:eastAsia="Times New Roman" w:hAnsi="Consolas" w:cs="Courier New"/>
          <w:color w:val="1F2328"/>
          <w:sz w:val="20"/>
          <w:szCs w:val="20"/>
        </w:rPr>
        <w:t>.</w:t>
      </w:r>
      <w:r>
        <w:rPr>
          <w:rFonts w:ascii="Consolas" w:eastAsia="Times New Roman" w:hAnsi="Consolas" w:cs="Courier New"/>
          <w:color w:val="1F2328"/>
          <w:sz w:val="20"/>
          <w:szCs w:val="20"/>
        </w:rPr>
        <w:br/>
        <w:t>:::</w:t>
      </w:r>
    </w:p>
    <w:p w14:paraId="3CDE8628" w14:textId="0AC5AA1B" w:rsidR="00444782" w:rsidRDefault="00ED1BB0" w:rsidP="00D546E3">
      <w:pPr>
        <w:pStyle w:val="BodyText"/>
        <w:jc w:val="both"/>
      </w:pPr>
      <w:r>
        <w:t xml:space="preserve">Note that </w:t>
      </w:r>
      <w:r w:rsidR="00444782">
        <w:t>with Zotero, you manage the content</w:t>
      </w:r>
      <w:r w:rsidR="007A7681">
        <w:t>s</w:t>
      </w:r>
      <w:r w:rsidR="00444782">
        <w:t xml:space="preserve"> of </w:t>
      </w:r>
      <w:r w:rsidR="007A7681">
        <w:t>the source</w:t>
      </w:r>
      <w:r w:rsidR="00444782">
        <w:t xml:space="preserve"> centrally </w:t>
      </w:r>
      <w:r w:rsidR="007A7681">
        <w:t>with</w:t>
      </w:r>
      <w:r w:rsidR="00444782">
        <w:t xml:space="preserve">in your Zotero application. In your </w:t>
      </w:r>
      <w:r w:rsidR="007A7681">
        <w:t>book or other literary work</w:t>
      </w:r>
      <w:r w:rsidR="00202F10">
        <w:t>,</w:t>
      </w:r>
      <w:r w:rsidR="00444782">
        <w:t xml:space="preserve"> </w:t>
      </w:r>
      <w:r w:rsidR="007A7681">
        <w:t>you can add a reference to that source</w:t>
      </w:r>
      <w:r w:rsidR="00202F10">
        <w:t xml:space="preserve"> and optionally you can</w:t>
      </w:r>
      <w:r w:rsidR="007A7681">
        <w:t xml:space="preserve"> </w:t>
      </w:r>
      <w:r w:rsidR="00202F10">
        <w:t xml:space="preserve">also </w:t>
      </w:r>
      <w:r w:rsidR="007A7681">
        <w:t>add a prefix or a suffix</w:t>
      </w:r>
      <w:r w:rsidR="00F26535">
        <w:t xml:space="preserve"> </w:t>
      </w:r>
      <w:r w:rsidR="00202F10">
        <w:t>or</w:t>
      </w:r>
      <w:r w:rsidR="00F26535">
        <w:t xml:space="preserve"> a page/chapter/figure/etc</w:t>
      </w:r>
      <w:r w:rsidR="00202F10">
        <w:t>.</w:t>
      </w:r>
      <w:r w:rsidR="00F26535">
        <w:t xml:space="preserve"> you want to cite. </w:t>
      </w:r>
      <w:r w:rsidR="00444782">
        <w:t>Thus, the Zotero is the only source of truth regarding the quoted source and your current work is the only source of truth regarding the individual reference to the source.</w:t>
      </w:r>
    </w:p>
    <w:p w14:paraId="5C493CEE" w14:textId="7686D8B6" w:rsidR="000F6E81" w:rsidRPr="00770673" w:rsidRDefault="000F6E81" w:rsidP="00A44C5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tip}</w:t>
      </w:r>
      <w:r w:rsidR="00A44C57">
        <w:rPr>
          <w:rFonts w:ascii="Consolas" w:eastAsia="Times New Roman" w:hAnsi="Consolas" w:cs="Courier New"/>
          <w:color w:val="1F2328"/>
          <w:sz w:val="20"/>
          <w:szCs w:val="20"/>
        </w:rPr>
        <w:br/>
      </w:r>
      <w:r>
        <w:t xml:space="preserve">In case of any questions about their usage, please refer to the </w:t>
      </w:r>
      <w:hyperlink r:id="rId29" w:history="1">
        <w:r w:rsidRPr="006B7EE5">
          <w:rPr>
            <w:rStyle w:val="Hyperlink"/>
          </w:rPr>
          <w:t>Zotero Word Plugin documentation</w:t>
        </w:r>
      </w:hyperlink>
      <w:r>
        <w:t>.</w:t>
      </w:r>
      <w:r>
        <w:br/>
      </w:r>
      <w:r w:rsidRPr="00770673">
        <w:rPr>
          <w:rFonts w:ascii="Consolas" w:eastAsia="Times New Roman" w:hAnsi="Consolas" w:cs="Courier New"/>
          <w:color w:val="1F2328"/>
          <w:sz w:val="20"/>
          <w:szCs w:val="20"/>
        </w:rPr>
        <w:t>:::</w:t>
      </w:r>
    </w:p>
    <w:p w14:paraId="76E85D49" w14:textId="5CEE196E" w:rsidR="006E2BD4" w:rsidRDefault="006E2BD4" w:rsidP="006E2BD4">
      <w:pPr>
        <w:pStyle w:val="Heading4"/>
      </w:pPr>
      <w:r>
        <w:t>Installation of Zotero</w:t>
      </w:r>
    </w:p>
    <w:p w14:paraId="6B054F2F" w14:textId="6E19F400" w:rsidR="006E2BD4" w:rsidRPr="006E2BD4" w:rsidRDefault="006E2BD4" w:rsidP="006E2BD4">
      <w:pPr>
        <w:pStyle w:val="BodyText"/>
      </w:pPr>
      <w:r>
        <w:t xml:space="preserve">To install Zotero, please follow the instructions </w:t>
      </w:r>
      <w:r w:rsidR="00010B60">
        <w:t>from</w:t>
      </w:r>
      <w:r>
        <w:t xml:space="preserve"> the </w:t>
      </w:r>
      <w:hyperlink r:id="rId30" w:history="1">
        <w:r w:rsidRPr="00010B60">
          <w:rPr>
            <w:rStyle w:val="Hyperlink"/>
          </w:rPr>
          <w:t xml:space="preserve">official Zotero </w:t>
        </w:r>
        <w:r w:rsidR="00010B60" w:rsidRPr="00010B60">
          <w:rPr>
            <w:rStyle w:val="Hyperlink"/>
          </w:rPr>
          <w:t>documentation</w:t>
        </w:r>
      </w:hyperlink>
      <w:r>
        <w:t>.</w:t>
      </w:r>
    </w:p>
    <w:p w14:paraId="4C37D159" w14:textId="7D821FCF" w:rsidR="006E2BD4" w:rsidRDefault="006E2BD4" w:rsidP="006E2BD4">
      <w:pPr>
        <w:pStyle w:val="Heading4"/>
      </w:pPr>
      <w:r>
        <w:t>Installation of Zotero Word Plugin</w:t>
      </w:r>
    </w:p>
    <w:p w14:paraId="21BE697A" w14:textId="2C7CA41B" w:rsidR="006E2BD4" w:rsidRDefault="006B7EE5" w:rsidP="00A44C57">
      <w:pPr>
        <w:pStyle w:val="BodyText"/>
        <w:jc w:val="both"/>
      </w:pPr>
      <w:r>
        <w:t>Make sure that you have the Zotero Word Plugin installed</w:t>
      </w:r>
      <w:r w:rsidR="000F6E81">
        <w:t xml:space="preserve"> by following the instructions in the </w:t>
      </w:r>
      <w:hyperlink r:id="rId31" w:history="1">
        <w:r w:rsidR="000F6E81" w:rsidRPr="000F6E81">
          <w:rPr>
            <w:rStyle w:val="Hyperlink"/>
          </w:rPr>
          <w:t>documentation</w:t>
        </w:r>
      </w:hyperlink>
      <w:r>
        <w:t xml:space="preserve">. </w:t>
      </w:r>
      <w:r w:rsidR="00731347">
        <w:t>If you were able to install the plugin successfully, you should be able to see the Zotero tab in your MS Word program.</w:t>
      </w:r>
    </w:p>
    <w:p w14:paraId="01F85298" w14:textId="2E854E5D" w:rsidR="00731347" w:rsidRDefault="00731347" w:rsidP="006E2BD4">
      <w:pPr>
        <w:pStyle w:val="BodyText"/>
      </w:pPr>
      <w:r w:rsidRPr="00731347">
        <w:rPr>
          <w:noProof/>
        </w:rPr>
        <w:drawing>
          <wp:inline distT="0" distB="0" distL="0" distR="0" wp14:anchorId="412B77D5" wp14:editId="2D472EDF">
            <wp:extent cx="5943600" cy="9950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995045"/>
                    </a:xfrm>
                    <a:prstGeom prst="rect">
                      <a:avLst/>
                    </a:prstGeom>
                  </pic:spPr>
                </pic:pic>
              </a:graphicData>
            </a:graphic>
          </wp:inline>
        </w:drawing>
      </w:r>
    </w:p>
    <w:p w14:paraId="7E38AAD0" w14:textId="413B79DA" w:rsidR="006E2BD4" w:rsidRDefault="006E2BD4" w:rsidP="006E2BD4">
      <w:pPr>
        <w:pStyle w:val="Heading4"/>
      </w:pPr>
      <w:r>
        <w:t>How to add/edit a citation</w:t>
      </w:r>
    </w:p>
    <w:p w14:paraId="1043821A" w14:textId="2E8F3609" w:rsidR="00282D3D" w:rsidRDefault="004737B7" w:rsidP="003F5654">
      <w:pPr>
        <w:pStyle w:val="BodyText"/>
        <w:jc w:val="both"/>
      </w:pPr>
      <w:r>
        <w:t xml:space="preserve">Please follow the </w:t>
      </w:r>
      <w:hyperlink r:id="rId33" w:history="1">
        <w:r w:rsidRPr="001D77FC">
          <w:rPr>
            <w:rStyle w:val="Hyperlink"/>
          </w:rPr>
          <w:t>Zotero plugin instructions</w:t>
        </w:r>
      </w:hyperlink>
      <w:r>
        <w:t xml:space="preserve"> on how to add and/or edit your citations.</w:t>
      </w:r>
    </w:p>
    <w:p w14:paraId="08AC7E69" w14:textId="1F3F5D8F" w:rsidR="00CF6297" w:rsidRDefault="00C21F5A" w:rsidP="00C21F5A">
      <w:pPr>
        <w:pStyle w:val="Quote"/>
      </w:pPr>
      <w:r>
        <w:t xml:space="preserve">You can begin citing with Zotero by clicking the “Add/Edit Citation” button. Pressing the button brings up the citation dialog. The citation dialog is used to select items from your Zotero library, and create a citation. Start typing </w:t>
      </w:r>
      <w:r>
        <w:lastRenderedPageBreak/>
        <w:t>part of a title, the last names of one or more authors, and/or a year in the dialog box. Matching items will instantly appear below the dialog box.</w:t>
      </w:r>
    </w:p>
    <w:p w14:paraId="639221FE" w14:textId="5C1437D0" w:rsidR="00F2202A" w:rsidRDefault="00F2202A" w:rsidP="00F2202A">
      <w:pPr>
        <w:pStyle w:val="Heading4"/>
      </w:pPr>
      <w:r>
        <w:t>How to check if your citation is valid</w:t>
      </w:r>
    </w:p>
    <w:p w14:paraId="3BD89A94" w14:textId="71522CFE" w:rsidR="009B320A" w:rsidRPr="007E2ECF" w:rsidRDefault="00AD67EA" w:rsidP="007E2ECF">
      <w:pPr>
        <w:pStyle w:val="BodyText"/>
        <w:jc w:val="both"/>
      </w:pPr>
      <w:r w:rsidRPr="007E2ECF">
        <w:t>A valid citation</w:t>
      </w:r>
      <w:r w:rsidR="009B320A" w:rsidRPr="007E2ECF">
        <w:t xml:space="preserve"> should be an active field, which can be updated, edited and to which you can toggle field codes to see their internals</w:t>
      </w:r>
      <w:r w:rsidRPr="007E2ECF">
        <w:t xml:space="preserve"> (see figure </w:t>
      </w:r>
      <w:r w:rsidR="0099751B" w:rsidRPr="007E2ECF">
        <w:fldChar w:fldCharType="begin"/>
      </w:r>
      <w:r w:rsidR="0099751B" w:rsidRPr="007E2ECF">
        <w:instrText xml:space="preserve"> REF _Ref156828591 \h </w:instrText>
      </w:r>
      <w:r w:rsidR="007E2ECF">
        <w:instrText xml:space="preserve"> \* MERGEFORMAT </w:instrText>
      </w:r>
      <w:r w:rsidR="0099751B" w:rsidRPr="007E2ECF">
        <w:fldChar w:fldCharType="separate"/>
      </w:r>
      <w:proofErr w:type="spellStart"/>
      <w:r w:rsidR="0099751B" w:rsidRPr="007E2ECF">
        <w:t>Figure</w:t>
      </w:r>
      <w:proofErr w:type="spellEnd"/>
      <w:r w:rsidR="0099751B" w:rsidRPr="007E2ECF">
        <w:t xml:space="preserve"> 3</w:t>
      </w:r>
      <w:r w:rsidR="0099751B" w:rsidRPr="007E2ECF">
        <w:fldChar w:fldCharType="end"/>
      </w:r>
      <w:r w:rsidRPr="007E2ECF">
        <w:t>)</w:t>
      </w:r>
      <w:r w:rsidR="009B320A" w:rsidRPr="007E2ECF">
        <w:t>.</w:t>
      </w:r>
      <w:r w:rsidR="002D259C">
        <w:t xml:space="preserve"> Do not use those options for editing – </w:t>
      </w:r>
      <w:r w:rsidR="00A938E9">
        <w:t xml:space="preserve">for that purpose </w:t>
      </w:r>
      <w:r w:rsidR="002D259C">
        <w:t>use the “Add/Edit Citation” butto</w:t>
      </w:r>
      <w:r w:rsidR="004B5DED">
        <w:t>n</w:t>
      </w:r>
      <w:r w:rsidR="00E012AB">
        <w:t xml:space="preserve"> on the top left corner of the MS Word “Zotero” tab</w:t>
      </w:r>
      <w:r w:rsidR="002D259C">
        <w:t>.</w:t>
      </w:r>
      <w:r w:rsidR="009B320A" w:rsidRPr="007E2ECF">
        <w:t xml:space="preserve"> Please do not, under any circumstances, unlink your Zotero citations as this will irreversibly break them.</w:t>
      </w:r>
    </w:p>
    <w:p w14:paraId="5B1E049F" w14:textId="6ECDF141" w:rsidR="009B320A" w:rsidRDefault="009B320A" w:rsidP="009B320A">
      <w:pPr>
        <w:pStyle w:val="BodyText"/>
        <w:jc w:val="center"/>
      </w:pPr>
      <w:r w:rsidRPr="009B320A">
        <w:rPr>
          <w:noProof/>
        </w:rPr>
        <w:drawing>
          <wp:inline distT="0" distB="0" distL="0" distR="0" wp14:anchorId="2C37CC08" wp14:editId="2DD37477">
            <wp:extent cx="2603405" cy="242887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611660" cy="2436576"/>
                    </a:xfrm>
                    <a:prstGeom prst="rect">
                      <a:avLst/>
                    </a:prstGeom>
                  </pic:spPr>
                </pic:pic>
              </a:graphicData>
            </a:graphic>
          </wp:inline>
        </w:drawing>
      </w:r>
    </w:p>
    <w:p w14:paraId="6DAD3442" w14:textId="622639C0" w:rsidR="00AD67EA" w:rsidRPr="009B320A" w:rsidRDefault="00AD67EA" w:rsidP="009E00F7">
      <w:pPr>
        <w:pStyle w:val="Caption"/>
        <w:jc w:val="both"/>
      </w:pPr>
      <w:bookmarkStart w:id="35" w:name="_Ref156828591"/>
      <w:bookmarkStart w:id="36" w:name="_Toc157173210"/>
      <w:r>
        <w:t xml:space="preserve">Figure </w:t>
      </w:r>
      <w:r w:rsidR="00C51B77">
        <w:fldChar w:fldCharType="begin"/>
      </w:r>
      <w:r w:rsidR="00C51B77">
        <w:instrText xml:space="preserve"> SEQ Figure \* ARABIC </w:instrText>
      </w:r>
      <w:r w:rsidR="00C51B77">
        <w:fldChar w:fldCharType="separate"/>
      </w:r>
      <w:r w:rsidR="00AA23FC">
        <w:rPr>
          <w:noProof/>
        </w:rPr>
        <w:t>6</w:t>
      </w:r>
      <w:r w:rsidR="00C51B77">
        <w:rPr>
          <w:noProof/>
        </w:rPr>
        <w:fldChar w:fldCharType="end"/>
      </w:r>
      <w:bookmarkEnd w:id="35"/>
      <w:r>
        <w:t xml:space="preserve">. A valid Zotero citation should be an active field. After right-clicking </w:t>
      </w:r>
      <w:r>
        <w:rPr>
          <w:noProof/>
        </w:rPr>
        <w:t>it you should see options like 'Toggle Field Codes' (this option will allow you to see the internal data of your citation).</w:t>
      </w:r>
      <w:bookmarkEnd w:id="36"/>
    </w:p>
    <w:p w14:paraId="4B343E7F" w14:textId="10E99D48" w:rsidR="00CF6297" w:rsidRPr="00751139" w:rsidRDefault="00CF6297" w:rsidP="00CF6297">
      <w:pPr>
        <w:pStyle w:val="Heading4"/>
      </w:pPr>
      <w:r w:rsidRPr="00751139">
        <w:t>Document Preferences</w:t>
      </w:r>
    </w:p>
    <w:p w14:paraId="620F4324" w14:textId="5C7A3C83" w:rsidR="004737B7" w:rsidRDefault="00CD565D" w:rsidP="00A44C57">
      <w:pPr>
        <w:pStyle w:val="BodyText"/>
        <w:jc w:val="both"/>
      </w:pPr>
      <w:r>
        <w:t xml:space="preserve">You can always change options of your citations by setting the Document Preferences. In particular, you can change the citation style, </w:t>
      </w:r>
      <w:r w:rsidR="001D77FC">
        <w:t xml:space="preserve">language, </w:t>
      </w:r>
      <w:r>
        <w:t>whether the citations are displayed as footnotes</w:t>
      </w:r>
      <w:r w:rsidR="001D77FC">
        <w:t xml:space="preserve"> or endnotes, etc.</w:t>
      </w:r>
    </w:p>
    <w:p w14:paraId="1BC23DA2" w14:textId="66190D06" w:rsidR="00CD565D" w:rsidRPr="00770673" w:rsidRDefault="00CD565D" w:rsidP="00CD565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t>
      </w:r>
      <w:r w:rsidRPr="00CD565D">
        <w:rPr>
          <w:rFonts w:ascii="Consolas" w:eastAsia="Times New Roman" w:hAnsi="Consolas" w:cs="Courier New"/>
          <w:color w:val="1F2328"/>
          <w:sz w:val="20"/>
          <w:szCs w:val="20"/>
        </w:rPr>
        <w:t>important</w:t>
      </w:r>
      <w:r w:rsidRPr="00770673">
        <w:rPr>
          <w:rFonts w:ascii="Consolas" w:eastAsia="Times New Roman" w:hAnsi="Consolas" w:cs="Courier New"/>
          <w:color w:val="1F2328"/>
          <w:sz w:val="20"/>
          <w:szCs w:val="20"/>
        </w:rPr>
        <w:t>}</w:t>
      </w:r>
      <w:r w:rsidR="001D77FC">
        <w:rPr>
          <w:rFonts w:ascii="Consolas" w:eastAsia="Times New Roman" w:hAnsi="Consolas" w:cs="Courier New"/>
          <w:color w:val="1F2328"/>
          <w:sz w:val="20"/>
          <w:szCs w:val="20"/>
        </w:rPr>
        <w:br/>
      </w:r>
      <w:r w:rsidR="001D77FC">
        <w:t>In the “Store Citations as” document preferences, w</w:t>
      </w:r>
      <w:r>
        <w:t xml:space="preserve">e recommend to </w:t>
      </w:r>
      <w:r w:rsidR="001D77FC">
        <w:t>use the Fields option</w:t>
      </w:r>
      <w:r>
        <w:t>.</w:t>
      </w:r>
      <w:r w:rsidR="001D77FC">
        <w:t xml:space="preserve"> Storing your citations as bookmarks may not render correct result.</w:t>
      </w:r>
      <w:r w:rsidR="001D77FC">
        <w:br/>
      </w:r>
      <w:r w:rsidRPr="00770673">
        <w:rPr>
          <w:rFonts w:ascii="Consolas" w:eastAsia="Times New Roman" w:hAnsi="Consolas" w:cs="Courier New"/>
          <w:color w:val="1F2328"/>
          <w:sz w:val="20"/>
          <w:szCs w:val="20"/>
        </w:rPr>
        <w:t>:::</w:t>
      </w:r>
    </w:p>
    <w:p w14:paraId="7C5BF3B1" w14:textId="654DC043" w:rsidR="00731347" w:rsidRDefault="00282D3D" w:rsidP="00A44C57">
      <w:pPr>
        <w:pStyle w:val="BodyText"/>
        <w:jc w:val="both"/>
      </w:pPr>
      <w:r>
        <w:t xml:space="preserve">By default, your citation will be rendered how you, the author, added it. Please note however that </w:t>
      </w:r>
      <w:r w:rsidR="00EA16E2">
        <w:t>your document preferences might be overwritten by the platform</w:t>
      </w:r>
      <w:r w:rsidR="003A3167">
        <w:t>.</w:t>
      </w:r>
      <w:r w:rsidR="00EA16E2">
        <w:t xml:space="preserve"> For example, a different citation style </w:t>
      </w:r>
      <w:r w:rsidR="009B1C99">
        <w:t>may</w:t>
      </w:r>
      <w:r w:rsidR="00EA16E2">
        <w:t xml:space="preserve"> be chosen by the publisher.</w:t>
      </w:r>
    </w:p>
    <w:p w14:paraId="6B649F62" w14:textId="44663703" w:rsidR="006E2BD4" w:rsidRDefault="006B7EE5" w:rsidP="006B7EE5">
      <w:pPr>
        <w:pStyle w:val="Heading4"/>
      </w:pPr>
      <w:r w:rsidRPr="006B7EE5">
        <w:t>Bibliography</w:t>
      </w:r>
    </w:p>
    <w:p w14:paraId="4420CC1D" w14:textId="4AB6A487" w:rsidR="006B7EE5" w:rsidRDefault="00CD565D" w:rsidP="00A44C57">
      <w:pPr>
        <w:pStyle w:val="FirstParagraph"/>
        <w:jc w:val="both"/>
      </w:pPr>
      <w:r>
        <w:t xml:space="preserve">Please do not add a bibliography. </w:t>
      </w:r>
      <w:r w:rsidR="006B7EE5">
        <w:t xml:space="preserve">The bibliography will be </w:t>
      </w:r>
      <w:r>
        <w:t xml:space="preserve">automatically </w:t>
      </w:r>
      <w:r w:rsidR="006B7EE5">
        <w:t>generated for you. Creating a bibliography on your own will duplicate already existing bibliography.</w:t>
      </w:r>
    </w:p>
    <w:p w14:paraId="5BD2B88A" w14:textId="3DFE7CBF" w:rsidR="00C04DC8" w:rsidRDefault="00C04DC8" w:rsidP="00C04DC8">
      <w:pPr>
        <w:pStyle w:val="BodyText"/>
      </w:pPr>
    </w:p>
    <w:bookmarkEnd w:id="34"/>
    <w:p w14:paraId="2763BD58" w14:textId="59F135E0" w:rsidR="00D729C7" w:rsidRPr="002A4602" w:rsidRDefault="00C04DC8" w:rsidP="00C4091C">
      <w:pPr>
        <w:pStyle w:val="BodyText"/>
        <w:rPr>
          <w:highlight w:val="magenta"/>
        </w:rPr>
      </w:pPr>
      <w:r w:rsidRPr="002A4602">
        <w:rPr>
          <w:highlight w:val="magenta"/>
        </w:rPr>
        <w:t>When adding an asset metadata, maybe start with the licensing info of this one:</w:t>
      </w:r>
    </w:p>
    <w:p w14:paraId="476FC960" w14:textId="2A3C8EA9" w:rsidR="00C04DC8" w:rsidRDefault="00C51B77" w:rsidP="00C4091C">
      <w:pPr>
        <w:pStyle w:val="BodyText"/>
        <w:rPr>
          <w:rStyle w:val="Hyperlink"/>
        </w:rPr>
      </w:pPr>
      <w:hyperlink r:id="rId35" w:history="1">
        <w:r w:rsidR="00C04DC8" w:rsidRPr="002A4602">
          <w:rPr>
            <w:rStyle w:val="Hyperlink"/>
            <w:highlight w:val="magenta"/>
          </w:rPr>
          <w:t>https://www.pexels.com/photo/medium-short-coated-white-dog-on-white-textile-2607544/</w:t>
        </w:r>
      </w:hyperlink>
    </w:p>
    <w:p w14:paraId="7039B19F" w14:textId="4031A2F0" w:rsidR="009C679C" w:rsidRDefault="009C679C" w:rsidP="00C4091C">
      <w:pPr>
        <w:pStyle w:val="BodyText"/>
      </w:pPr>
      <w:hyperlink r:id="rId36" w:history="1">
        <w:r w:rsidRPr="009C679C">
          <w:rPr>
            <w:rStyle w:val="Hyperlink"/>
            <w:highlight w:val="magenta"/>
          </w:rPr>
          <w:t>https://www.pexels.com/photo/funny-dog-sitting-in-snow-at-a-forest-edge-19296608/</w:t>
        </w:r>
      </w:hyperlink>
    </w:p>
    <w:p w14:paraId="0392F28C" w14:textId="77777777" w:rsidR="009C679C" w:rsidRDefault="009C679C" w:rsidP="00C4091C">
      <w:pPr>
        <w:pStyle w:val="BodyText"/>
      </w:pPr>
    </w:p>
    <w:p w14:paraId="557DBBA1" w14:textId="77777777" w:rsidR="00C04DC8" w:rsidRDefault="00C04DC8" w:rsidP="00C4091C">
      <w:pPr>
        <w:pStyle w:val="BodyText"/>
      </w:pPr>
    </w:p>
    <w:p w14:paraId="11B1F717" w14:textId="77777777" w:rsidR="00C04DC8" w:rsidRPr="00C4091C" w:rsidRDefault="00C04DC8" w:rsidP="00C4091C">
      <w:pPr>
        <w:pStyle w:val="BodyText"/>
      </w:pPr>
    </w:p>
    <w:sectPr w:rsidR="00C04DC8" w:rsidRPr="00C4091C">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656872" w14:textId="77777777" w:rsidR="0091480E" w:rsidRDefault="0091480E">
      <w:pPr>
        <w:spacing w:after="0"/>
      </w:pPr>
      <w:r>
        <w:separator/>
      </w:r>
    </w:p>
  </w:endnote>
  <w:endnote w:type="continuationSeparator" w:id="0">
    <w:p w14:paraId="7B86E4EC" w14:textId="77777777" w:rsidR="0091480E" w:rsidRDefault="0091480E">
      <w:pPr>
        <w:spacing w:after="0"/>
      </w:pPr>
      <w:r>
        <w:continuationSeparator/>
      </w:r>
    </w:p>
  </w:endnote>
  <w:endnote w:id="1">
    <w:p w14:paraId="6995E1D1" w14:textId="77777777" w:rsidR="008C5CA5" w:rsidRDefault="008C5CA5" w:rsidP="008C5CA5">
      <w:pPr>
        <w:pStyle w:val="EndnoteText"/>
      </w:pPr>
      <w:r>
        <w:rPr>
          <w:rStyle w:val="EndnoteReference"/>
        </w:rPr>
        <w:endnoteRef/>
      </w:r>
      <w:r>
        <w:t xml:space="preserve"> An example of endnot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1DB9BB" w14:textId="77777777" w:rsidR="0091480E" w:rsidRDefault="0091480E">
      <w:r>
        <w:separator/>
      </w:r>
    </w:p>
  </w:footnote>
  <w:footnote w:type="continuationSeparator" w:id="0">
    <w:p w14:paraId="49E13174" w14:textId="77777777" w:rsidR="0091480E" w:rsidRDefault="0091480E">
      <w:r>
        <w:continuationSeparator/>
      </w:r>
    </w:p>
  </w:footnote>
  <w:footnote w:id="1">
    <w:p w14:paraId="6EFD5A6D" w14:textId="4654B3B1" w:rsidR="00E3506A" w:rsidRDefault="00E3506A">
      <w:pPr>
        <w:pStyle w:val="FootnoteText"/>
      </w:pPr>
      <w:r>
        <w:rPr>
          <w:rStyle w:val="FootnoteReference"/>
        </w:rPr>
        <w:footnoteRef/>
      </w:r>
      <w:r>
        <w:t xml:space="preserve"> </w:t>
      </w:r>
      <w:r w:rsidR="00067DFF">
        <w:t>Every main part of a book should open with “Heading 1”. There shouldn’t be more than one Heading 1 per docx file.</w:t>
      </w:r>
    </w:p>
  </w:footnote>
  <w:footnote w:id="2">
    <w:p w14:paraId="0A16EA45" w14:textId="4B933384" w:rsidR="0000330B" w:rsidRDefault="0000330B">
      <w:pPr>
        <w:pStyle w:val="FootnoteText"/>
      </w:pPr>
      <w:r>
        <w:rPr>
          <w:rStyle w:val="FootnoteReference"/>
        </w:rPr>
        <w:footnoteRef/>
      </w:r>
      <w:r>
        <w:t xml:space="preserve"> To insert a footnote in MS Word, you may click the “Insert Footnote” button or use the “Alt + Ctrl + F” key combin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BEC4066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57E6698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3EE0DF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96A53E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6E4E1C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36AA0A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1FF2DA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442292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5A6EB90"/>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776845B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D18277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E4613D"/>
    <w:multiLevelType w:val="hybridMultilevel"/>
    <w:tmpl w:val="3C90E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6432CDB"/>
    <w:multiLevelType w:val="hybridMultilevel"/>
    <w:tmpl w:val="25CA0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297BC0"/>
    <w:multiLevelType w:val="hybridMultilevel"/>
    <w:tmpl w:val="79D44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1AE401"/>
    <w:multiLevelType w:val="multilevel"/>
    <w:tmpl w:val="6436086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5" w15:restartNumberingAfterBreak="0">
    <w:nsid w:val="315A11B2"/>
    <w:multiLevelType w:val="hybridMultilevel"/>
    <w:tmpl w:val="4052F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7E48F3"/>
    <w:multiLevelType w:val="hybridMultilevel"/>
    <w:tmpl w:val="C2BA14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8E68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7E53DFE"/>
    <w:multiLevelType w:val="hybridMultilevel"/>
    <w:tmpl w:val="F0A45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A97AF0"/>
    <w:multiLevelType w:val="hybridMultilevel"/>
    <w:tmpl w:val="52E6B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1315DCA"/>
    <w:multiLevelType w:val="multilevel"/>
    <w:tmpl w:val="19CE79B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1" w15:restartNumberingAfterBreak="0">
    <w:nsid w:val="74024FC2"/>
    <w:multiLevelType w:val="hybridMultilevel"/>
    <w:tmpl w:val="44ACD7FE"/>
    <w:lvl w:ilvl="0" w:tplc="DFFC8A22">
      <w:start w:val="1"/>
      <w:numFmt w:val="bullet"/>
      <w:lvlText w:val=""/>
      <w:lvlJc w:val="left"/>
      <w:pPr>
        <w:ind w:left="720" w:hanging="360"/>
      </w:pPr>
      <w:rPr>
        <w:rFonts w:ascii="Symbol" w:hAnsi="Symbol" w:hint="default"/>
        <w:lang w:val="en-U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04260854">
    <w:abstractNumId w:val="14"/>
  </w:num>
  <w:num w:numId="2" w16cid:durableId="1891770459">
    <w:abstractNumId w:val="0"/>
  </w:num>
  <w:num w:numId="3" w16cid:durableId="730691525">
    <w:abstractNumId w:val="0"/>
  </w:num>
  <w:num w:numId="4" w16cid:durableId="160245100">
    <w:abstractNumId w:val="0"/>
  </w:num>
  <w:num w:numId="5" w16cid:durableId="1993177689">
    <w:abstractNumId w:val="0"/>
  </w:num>
  <w:num w:numId="6" w16cid:durableId="1507399500">
    <w:abstractNumId w:val="0"/>
  </w:num>
  <w:num w:numId="7" w16cid:durableId="23489671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476175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61367750">
    <w:abstractNumId w:val="0"/>
  </w:num>
  <w:num w:numId="10" w16cid:durableId="782572678">
    <w:abstractNumId w:val="0"/>
  </w:num>
  <w:num w:numId="11" w16cid:durableId="270823139">
    <w:abstractNumId w:val="0"/>
  </w:num>
  <w:num w:numId="12" w16cid:durableId="1362587316">
    <w:abstractNumId w:val="0"/>
  </w:num>
  <w:num w:numId="13" w16cid:durableId="1069032505">
    <w:abstractNumId w:val="10"/>
  </w:num>
  <w:num w:numId="14" w16cid:durableId="408040396">
    <w:abstractNumId w:val="8"/>
  </w:num>
  <w:num w:numId="15" w16cid:durableId="1044982333">
    <w:abstractNumId w:val="7"/>
  </w:num>
  <w:num w:numId="16" w16cid:durableId="1160123779">
    <w:abstractNumId w:val="6"/>
  </w:num>
  <w:num w:numId="17" w16cid:durableId="845050894">
    <w:abstractNumId w:val="5"/>
  </w:num>
  <w:num w:numId="18" w16cid:durableId="324434818">
    <w:abstractNumId w:val="9"/>
  </w:num>
  <w:num w:numId="19" w16cid:durableId="1721129250">
    <w:abstractNumId w:val="4"/>
  </w:num>
  <w:num w:numId="20" w16cid:durableId="9575133">
    <w:abstractNumId w:val="3"/>
  </w:num>
  <w:num w:numId="21" w16cid:durableId="278269841">
    <w:abstractNumId w:val="2"/>
  </w:num>
  <w:num w:numId="22" w16cid:durableId="1455980407">
    <w:abstractNumId w:val="1"/>
  </w:num>
  <w:num w:numId="23" w16cid:durableId="1483038871">
    <w:abstractNumId w:val="17"/>
  </w:num>
  <w:num w:numId="24" w16cid:durableId="135612909">
    <w:abstractNumId w:val="16"/>
  </w:num>
  <w:num w:numId="25" w16cid:durableId="1802571389">
    <w:abstractNumId w:val="21"/>
  </w:num>
  <w:num w:numId="26" w16cid:durableId="1831215977">
    <w:abstractNumId w:val="15"/>
  </w:num>
  <w:num w:numId="27" w16cid:durableId="1569221027">
    <w:abstractNumId w:val="19"/>
  </w:num>
  <w:num w:numId="28" w16cid:durableId="1929918828">
    <w:abstractNumId w:val="13"/>
  </w:num>
  <w:num w:numId="29" w16cid:durableId="1694188962">
    <w:abstractNumId w:val="12"/>
  </w:num>
  <w:num w:numId="30" w16cid:durableId="1780830196">
    <w:abstractNumId w:val="11"/>
  </w:num>
  <w:num w:numId="31" w16cid:durableId="101130236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330B"/>
    <w:rsid w:val="0000637A"/>
    <w:rsid w:val="00010B60"/>
    <w:rsid w:val="00011C8B"/>
    <w:rsid w:val="00014B0A"/>
    <w:rsid w:val="0002064A"/>
    <w:rsid w:val="00037CD1"/>
    <w:rsid w:val="0004788D"/>
    <w:rsid w:val="00062ADD"/>
    <w:rsid w:val="00063926"/>
    <w:rsid w:val="00067DFF"/>
    <w:rsid w:val="00070737"/>
    <w:rsid w:val="00081EBE"/>
    <w:rsid w:val="00090255"/>
    <w:rsid w:val="00094E64"/>
    <w:rsid w:val="000A018F"/>
    <w:rsid w:val="000A4CBB"/>
    <w:rsid w:val="000B0F43"/>
    <w:rsid w:val="000B0F50"/>
    <w:rsid w:val="000B1C5B"/>
    <w:rsid w:val="000B390F"/>
    <w:rsid w:val="000B42C7"/>
    <w:rsid w:val="000D0DA8"/>
    <w:rsid w:val="000E65D8"/>
    <w:rsid w:val="000F5233"/>
    <w:rsid w:val="000F66F7"/>
    <w:rsid w:val="000F6E81"/>
    <w:rsid w:val="001007A2"/>
    <w:rsid w:val="00100E92"/>
    <w:rsid w:val="00112717"/>
    <w:rsid w:val="00113FFA"/>
    <w:rsid w:val="00124B68"/>
    <w:rsid w:val="00136FFB"/>
    <w:rsid w:val="00137336"/>
    <w:rsid w:val="00143017"/>
    <w:rsid w:val="001453EC"/>
    <w:rsid w:val="00152DB5"/>
    <w:rsid w:val="001575A6"/>
    <w:rsid w:val="00160414"/>
    <w:rsid w:val="00160AC7"/>
    <w:rsid w:val="00160E53"/>
    <w:rsid w:val="00161AEE"/>
    <w:rsid w:val="00180E46"/>
    <w:rsid w:val="00181073"/>
    <w:rsid w:val="00194D31"/>
    <w:rsid w:val="001953AB"/>
    <w:rsid w:val="00195619"/>
    <w:rsid w:val="001A0DAF"/>
    <w:rsid w:val="001A1A1F"/>
    <w:rsid w:val="001A3AA4"/>
    <w:rsid w:val="001A4452"/>
    <w:rsid w:val="001C0073"/>
    <w:rsid w:val="001C3DA7"/>
    <w:rsid w:val="001C4282"/>
    <w:rsid w:val="001D3C3A"/>
    <w:rsid w:val="001D5153"/>
    <w:rsid w:val="001D5396"/>
    <w:rsid w:val="001D6611"/>
    <w:rsid w:val="001D77FC"/>
    <w:rsid w:val="001F1E1A"/>
    <w:rsid w:val="00201AAC"/>
    <w:rsid w:val="00202F10"/>
    <w:rsid w:val="00210DCB"/>
    <w:rsid w:val="00212D1A"/>
    <w:rsid w:val="00221600"/>
    <w:rsid w:val="002316F2"/>
    <w:rsid w:val="0023426E"/>
    <w:rsid w:val="00236931"/>
    <w:rsid w:val="00240B29"/>
    <w:rsid w:val="00245173"/>
    <w:rsid w:val="00245E67"/>
    <w:rsid w:val="002545EE"/>
    <w:rsid w:val="0026457E"/>
    <w:rsid w:val="00270285"/>
    <w:rsid w:val="0027599A"/>
    <w:rsid w:val="00276DDF"/>
    <w:rsid w:val="0028182F"/>
    <w:rsid w:val="00282D3D"/>
    <w:rsid w:val="00284AA9"/>
    <w:rsid w:val="00290CBB"/>
    <w:rsid w:val="002937D5"/>
    <w:rsid w:val="00294D53"/>
    <w:rsid w:val="002A0F2C"/>
    <w:rsid w:val="002A3E8D"/>
    <w:rsid w:val="002A4602"/>
    <w:rsid w:val="002A475C"/>
    <w:rsid w:val="002B164B"/>
    <w:rsid w:val="002B2F95"/>
    <w:rsid w:val="002B325E"/>
    <w:rsid w:val="002C397A"/>
    <w:rsid w:val="002C5579"/>
    <w:rsid w:val="002C71E6"/>
    <w:rsid w:val="002D259C"/>
    <w:rsid w:val="002E2596"/>
    <w:rsid w:val="002F0FE7"/>
    <w:rsid w:val="003001DF"/>
    <w:rsid w:val="00321B33"/>
    <w:rsid w:val="003232DE"/>
    <w:rsid w:val="0032451B"/>
    <w:rsid w:val="00330D9F"/>
    <w:rsid w:val="00332000"/>
    <w:rsid w:val="00333826"/>
    <w:rsid w:val="00333CC9"/>
    <w:rsid w:val="00340CE3"/>
    <w:rsid w:val="00347550"/>
    <w:rsid w:val="00353925"/>
    <w:rsid w:val="003570C8"/>
    <w:rsid w:val="00363A63"/>
    <w:rsid w:val="00370911"/>
    <w:rsid w:val="003750EE"/>
    <w:rsid w:val="00385BCB"/>
    <w:rsid w:val="00390188"/>
    <w:rsid w:val="00391E46"/>
    <w:rsid w:val="00392733"/>
    <w:rsid w:val="0039513E"/>
    <w:rsid w:val="003953C4"/>
    <w:rsid w:val="003A3167"/>
    <w:rsid w:val="003A352E"/>
    <w:rsid w:val="003B5643"/>
    <w:rsid w:val="003C238D"/>
    <w:rsid w:val="003F0A70"/>
    <w:rsid w:val="003F100F"/>
    <w:rsid w:val="003F5654"/>
    <w:rsid w:val="00415CB0"/>
    <w:rsid w:val="00433514"/>
    <w:rsid w:val="00444782"/>
    <w:rsid w:val="0046673B"/>
    <w:rsid w:val="00472D23"/>
    <w:rsid w:val="004737B7"/>
    <w:rsid w:val="00486324"/>
    <w:rsid w:val="00490004"/>
    <w:rsid w:val="00496389"/>
    <w:rsid w:val="004A2695"/>
    <w:rsid w:val="004A3092"/>
    <w:rsid w:val="004A6A2E"/>
    <w:rsid w:val="004A75D2"/>
    <w:rsid w:val="004A7D5C"/>
    <w:rsid w:val="004B5DED"/>
    <w:rsid w:val="004B6C9E"/>
    <w:rsid w:val="004C23A4"/>
    <w:rsid w:val="004C7AFB"/>
    <w:rsid w:val="004D06DA"/>
    <w:rsid w:val="004D2846"/>
    <w:rsid w:val="004D765D"/>
    <w:rsid w:val="004E2552"/>
    <w:rsid w:val="004E29B3"/>
    <w:rsid w:val="004E7D5D"/>
    <w:rsid w:val="004F531D"/>
    <w:rsid w:val="004F572D"/>
    <w:rsid w:val="004F66FA"/>
    <w:rsid w:val="004F7245"/>
    <w:rsid w:val="00501EBC"/>
    <w:rsid w:val="00502276"/>
    <w:rsid w:val="00547CEC"/>
    <w:rsid w:val="0055193E"/>
    <w:rsid w:val="00566B3E"/>
    <w:rsid w:val="0057301C"/>
    <w:rsid w:val="00573A87"/>
    <w:rsid w:val="00573BA3"/>
    <w:rsid w:val="00590D07"/>
    <w:rsid w:val="005928FE"/>
    <w:rsid w:val="00594DB8"/>
    <w:rsid w:val="00594DFF"/>
    <w:rsid w:val="005A14DC"/>
    <w:rsid w:val="005B135E"/>
    <w:rsid w:val="005C212B"/>
    <w:rsid w:val="005D1141"/>
    <w:rsid w:val="005E1117"/>
    <w:rsid w:val="005E1E3E"/>
    <w:rsid w:val="00604A67"/>
    <w:rsid w:val="0060749F"/>
    <w:rsid w:val="006136F0"/>
    <w:rsid w:val="00615E8B"/>
    <w:rsid w:val="00621C27"/>
    <w:rsid w:val="006239F4"/>
    <w:rsid w:val="006543E3"/>
    <w:rsid w:val="00663ED2"/>
    <w:rsid w:val="006648D4"/>
    <w:rsid w:val="00665203"/>
    <w:rsid w:val="00673A69"/>
    <w:rsid w:val="00682BDD"/>
    <w:rsid w:val="00693C6C"/>
    <w:rsid w:val="00695671"/>
    <w:rsid w:val="00697F4B"/>
    <w:rsid w:val="006A0639"/>
    <w:rsid w:val="006A4091"/>
    <w:rsid w:val="006A5472"/>
    <w:rsid w:val="006B55DD"/>
    <w:rsid w:val="006B7EE5"/>
    <w:rsid w:val="006C08BF"/>
    <w:rsid w:val="006D16B3"/>
    <w:rsid w:val="006D2650"/>
    <w:rsid w:val="006D782C"/>
    <w:rsid w:val="006E2BD4"/>
    <w:rsid w:val="006E4307"/>
    <w:rsid w:val="006F5C53"/>
    <w:rsid w:val="00703F3D"/>
    <w:rsid w:val="00706967"/>
    <w:rsid w:val="0071014D"/>
    <w:rsid w:val="0071079D"/>
    <w:rsid w:val="00710CA6"/>
    <w:rsid w:val="00727020"/>
    <w:rsid w:val="00731347"/>
    <w:rsid w:val="0073782C"/>
    <w:rsid w:val="0074517E"/>
    <w:rsid w:val="007458EC"/>
    <w:rsid w:val="00751139"/>
    <w:rsid w:val="00752632"/>
    <w:rsid w:val="00762B4D"/>
    <w:rsid w:val="007642BD"/>
    <w:rsid w:val="00770673"/>
    <w:rsid w:val="00772C3B"/>
    <w:rsid w:val="00784D58"/>
    <w:rsid w:val="00792CC6"/>
    <w:rsid w:val="007948C5"/>
    <w:rsid w:val="00795672"/>
    <w:rsid w:val="00797939"/>
    <w:rsid w:val="007A7681"/>
    <w:rsid w:val="007B5E8A"/>
    <w:rsid w:val="007C48EA"/>
    <w:rsid w:val="007E2ECF"/>
    <w:rsid w:val="007F1CA8"/>
    <w:rsid w:val="0080487D"/>
    <w:rsid w:val="00806600"/>
    <w:rsid w:val="0081065F"/>
    <w:rsid w:val="00810A28"/>
    <w:rsid w:val="00812F30"/>
    <w:rsid w:val="008219CE"/>
    <w:rsid w:val="00825199"/>
    <w:rsid w:val="00827EDD"/>
    <w:rsid w:val="00830269"/>
    <w:rsid w:val="00832B33"/>
    <w:rsid w:val="00835970"/>
    <w:rsid w:val="008360ED"/>
    <w:rsid w:val="00836C0A"/>
    <w:rsid w:val="00841976"/>
    <w:rsid w:val="00843B5E"/>
    <w:rsid w:val="008474CB"/>
    <w:rsid w:val="00853703"/>
    <w:rsid w:val="00871156"/>
    <w:rsid w:val="00876B98"/>
    <w:rsid w:val="00895196"/>
    <w:rsid w:val="008A28C7"/>
    <w:rsid w:val="008A5DFE"/>
    <w:rsid w:val="008B67F3"/>
    <w:rsid w:val="008C48A5"/>
    <w:rsid w:val="008C5CA5"/>
    <w:rsid w:val="008C75FF"/>
    <w:rsid w:val="008D3616"/>
    <w:rsid w:val="008D6863"/>
    <w:rsid w:val="008E742A"/>
    <w:rsid w:val="008F3C86"/>
    <w:rsid w:val="008F639B"/>
    <w:rsid w:val="00900BCA"/>
    <w:rsid w:val="00901F4F"/>
    <w:rsid w:val="0091480E"/>
    <w:rsid w:val="00915177"/>
    <w:rsid w:val="009154BE"/>
    <w:rsid w:val="00926D4C"/>
    <w:rsid w:val="00934853"/>
    <w:rsid w:val="009371C1"/>
    <w:rsid w:val="00946F81"/>
    <w:rsid w:val="00956854"/>
    <w:rsid w:val="00957449"/>
    <w:rsid w:val="009663B1"/>
    <w:rsid w:val="00972B6E"/>
    <w:rsid w:val="00975309"/>
    <w:rsid w:val="00995012"/>
    <w:rsid w:val="0099751B"/>
    <w:rsid w:val="009A589C"/>
    <w:rsid w:val="009A6C4D"/>
    <w:rsid w:val="009B1C99"/>
    <w:rsid w:val="009B320A"/>
    <w:rsid w:val="009B3A78"/>
    <w:rsid w:val="009C679C"/>
    <w:rsid w:val="009D35DB"/>
    <w:rsid w:val="009E00F7"/>
    <w:rsid w:val="009E20F6"/>
    <w:rsid w:val="009E58B2"/>
    <w:rsid w:val="009E65F4"/>
    <w:rsid w:val="009E7C12"/>
    <w:rsid w:val="009F39AE"/>
    <w:rsid w:val="009F76C1"/>
    <w:rsid w:val="009F7AD4"/>
    <w:rsid w:val="00A12BC9"/>
    <w:rsid w:val="00A13E99"/>
    <w:rsid w:val="00A22F6D"/>
    <w:rsid w:val="00A23BC5"/>
    <w:rsid w:val="00A32268"/>
    <w:rsid w:val="00A341F6"/>
    <w:rsid w:val="00A44C57"/>
    <w:rsid w:val="00A550CF"/>
    <w:rsid w:val="00A75D7C"/>
    <w:rsid w:val="00A81E99"/>
    <w:rsid w:val="00A87FCD"/>
    <w:rsid w:val="00A938E9"/>
    <w:rsid w:val="00A93B06"/>
    <w:rsid w:val="00AA0DA6"/>
    <w:rsid w:val="00AA23FC"/>
    <w:rsid w:val="00AB10D5"/>
    <w:rsid w:val="00AB7E6C"/>
    <w:rsid w:val="00AC1C54"/>
    <w:rsid w:val="00AC4E02"/>
    <w:rsid w:val="00AD4432"/>
    <w:rsid w:val="00AD563C"/>
    <w:rsid w:val="00AD67EA"/>
    <w:rsid w:val="00AE1619"/>
    <w:rsid w:val="00AE54A2"/>
    <w:rsid w:val="00B32055"/>
    <w:rsid w:val="00B40DEE"/>
    <w:rsid w:val="00B417D5"/>
    <w:rsid w:val="00B42B5E"/>
    <w:rsid w:val="00B45D17"/>
    <w:rsid w:val="00B55384"/>
    <w:rsid w:val="00B71624"/>
    <w:rsid w:val="00B74F3C"/>
    <w:rsid w:val="00B85505"/>
    <w:rsid w:val="00B86193"/>
    <w:rsid w:val="00B86B75"/>
    <w:rsid w:val="00B93B90"/>
    <w:rsid w:val="00B94245"/>
    <w:rsid w:val="00BA7401"/>
    <w:rsid w:val="00BC3E4B"/>
    <w:rsid w:val="00BC48D5"/>
    <w:rsid w:val="00BD0AE1"/>
    <w:rsid w:val="00BF2ED9"/>
    <w:rsid w:val="00BF666E"/>
    <w:rsid w:val="00C04588"/>
    <w:rsid w:val="00C04DC8"/>
    <w:rsid w:val="00C12ADB"/>
    <w:rsid w:val="00C21F5A"/>
    <w:rsid w:val="00C262D4"/>
    <w:rsid w:val="00C32835"/>
    <w:rsid w:val="00C34042"/>
    <w:rsid w:val="00C36279"/>
    <w:rsid w:val="00C4091C"/>
    <w:rsid w:val="00C40EED"/>
    <w:rsid w:val="00C50D5A"/>
    <w:rsid w:val="00C51B77"/>
    <w:rsid w:val="00C56642"/>
    <w:rsid w:val="00C57F4B"/>
    <w:rsid w:val="00C62DDF"/>
    <w:rsid w:val="00C722CD"/>
    <w:rsid w:val="00C8798E"/>
    <w:rsid w:val="00C931C3"/>
    <w:rsid w:val="00CA155C"/>
    <w:rsid w:val="00CA5C9F"/>
    <w:rsid w:val="00CB32E6"/>
    <w:rsid w:val="00CB5178"/>
    <w:rsid w:val="00CD565D"/>
    <w:rsid w:val="00CD5DAD"/>
    <w:rsid w:val="00CD7E37"/>
    <w:rsid w:val="00CE171A"/>
    <w:rsid w:val="00CE2D63"/>
    <w:rsid w:val="00CE7B35"/>
    <w:rsid w:val="00CF6297"/>
    <w:rsid w:val="00D07DA0"/>
    <w:rsid w:val="00D153BC"/>
    <w:rsid w:val="00D25314"/>
    <w:rsid w:val="00D52F88"/>
    <w:rsid w:val="00D546E3"/>
    <w:rsid w:val="00D65F96"/>
    <w:rsid w:val="00D729C7"/>
    <w:rsid w:val="00D87343"/>
    <w:rsid w:val="00DA2305"/>
    <w:rsid w:val="00DA42EA"/>
    <w:rsid w:val="00DA5A11"/>
    <w:rsid w:val="00DA6A0F"/>
    <w:rsid w:val="00DB413F"/>
    <w:rsid w:val="00DC1997"/>
    <w:rsid w:val="00DC2D43"/>
    <w:rsid w:val="00DC3F34"/>
    <w:rsid w:val="00DC490B"/>
    <w:rsid w:val="00DD04E2"/>
    <w:rsid w:val="00DD0697"/>
    <w:rsid w:val="00DE240C"/>
    <w:rsid w:val="00DF004E"/>
    <w:rsid w:val="00DF5CAD"/>
    <w:rsid w:val="00DF6815"/>
    <w:rsid w:val="00E012AB"/>
    <w:rsid w:val="00E04413"/>
    <w:rsid w:val="00E23B6B"/>
    <w:rsid w:val="00E255AE"/>
    <w:rsid w:val="00E2723D"/>
    <w:rsid w:val="00E315A3"/>
    <w:rsid w:val="00E3506A"/>
    <w:rsid w:val="00E44FF1"/>
    <w:rsid w:val="00E45961"/>
    <w:rsid w:val="00E46C37"/>
    <w:rsid w:val="00E5183A"/>
    <w:rsid w:val="00E60B94"/>
    <w:rsid w:val="00E6302C"/>
    <w:rsid w:val="00E63911"/>
    <w:rsid w:val="00E70B58"/>
    <w:rsid w:val="00E72258"/>
    <w:rsid w:val="00E74FEB"/>
    <w:rsid w:val="00E82F38"/>
    <w:rsid w:val="00E915DF"/>
    <w:rsid w:val="00EA16E2"/>
    <w:rsid w:val="00EC1AAD"/>
    <w:rsid w:val="00EC4752"/>
    <w:rsid w:val="00ED1BB0"/>
    <w:rsid w:val="00ED5985"/>
    <w:rsid w:val="00ED73F1"/>
    <w:rsid w:val="00EE1DD5"/>
    <w:rsid w:val="00EE4149"/>
    <w:rsid w:val="00F015FE"/>
    <w:rsid w:val="00F07657"/>
    <w:rsid w:val="00F13F03"/>
    <w:rsid w:val="00F2202A"/>
    <w:rsid w:val="00F255B2"/>
    <w:rsid w:val="00F26535"/>
    <w:rsid w:val="00F31C16"/>
    <w:rsid w:val="00F32EB6"/>
    <w:rsid w:val="00F338EE"/>
    <w:rsid w:val="00F362CB"/>
    <w:rsid w:val="00F37180"/>
    <w:rsid w:val="00F45016"/>
    <w:rsid w:val="00F4503A"/>
    <w:rsid w:val="00F46790"/>
    <w:rsid w:val="00F512C3"/>
    <w:rsid w:val="00F51A01"/>
    <w:rsid w:val="00F52DD5"/>
    <w:rsid w:val="00F53C75"/>
    <w:rsid w:val="00F54EB8"/>
    <w:rsid w:val="00F611A0"/>
    <w:rsid w:val="00F648DB"/>
    <w:rsid w:val="00F665C6"/>
    <w:rsid w:val="00F66D2C"/>
    <w:rsid w:val="00F677DA"/>
    <w:rsid w:val="00F70EA8"/>
    <w:rsid w:val="00F84401"/>
    <w:rsid w:val="00F90110"/>
    <w:rsid w:val="00FA017F"/>
    <w:rsid w:val="00FA74E1"/>
    <w:rsid w:val="00FC2276"/>
    <w:rsid w:val="00FC2D07"/>
    <w:rsid w:val="00FD2E2F"/>
    <w:rsid w:val="00FD3A71"/>
    <w:rsid w:val="00FD5540"/>
    <w:rsid w:val="00FD75B9"/>
    <w:rsid w:val="00FF263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4DB0743A"/>
  <w15:docId w15:val="{B72FFC30-0A08-4354-BD82-68D3628D4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C48A5"/>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link w:val="Heading4Char"/>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Heading2Char">
    <w:name w:val="Heading 2 Char"/>
    <w:basedOn w:val="DefaultParagraphFont"/>
    <w:link w:val="Heading2"/>
    <w:uiPriority w:val="9"/>
    <w:rsid w:val="004F7245"/>
    <w:rPr>
      <w:rFonts w:asciiTheme="majorHAnsi" w:eastAsiaTheme="majorEastAsia" w:hAnsiTheme="majorHAnsi" w:cstheme="majorBidi"/>
      <w:b/>
      <w:bCs/>
      <w:color w:val="4F81BD" w:themeColor="accent1"/>
      <w:sz w:val="28"/>
      <w:szCs w:val="28"/>
    </w:rPr>
  </w:style>
  <w:style w:type="character" w:styleId="FollowedHyperlink">
    <w:name w:val="FollowedHyperlink"/>
    <w:basedOn w:val="DefaultParagraphFont"/>
    <w:semiHidden/>
    <w:unhideWhenUsed/>
    <w:rsid w:val="00E3506A"/>
    <w:rPr>
      <w:color w:val="800080" w:themeColor="followedHyperlink"/>
      <w:u w:val="single"/>
    </w:rPr>
  </w:style>
  <w:style w:type="character" w:customStyle="1" w:styleId="BodyTextChar">
    <w:name w:val="Body Text Char"/>
    <w:basedOn w:val="DefaultParagraphFont"/>
    <w:link w:val="BodyText"/>
    <w:rsid w:val="00B45D17"/>
  </w:style>
  <w:style w:type="character" w:customStyle="1" w:styleId="Heading3Char">
    <w:name w:val="Heading 3 Char"/>
    <w:basedOn w:val="DefaultParagraphFont"/>
    <w:link w:val="Heading3"/>
    <w:uiPriority w:val="9"/>
    <w:rsid w:val="00F665C6"/>
    <w:rPr>
      <w:rFonts w:asciiTheme="majorHAnsi" w:eastAsiaTheme="majorEastAsia" w:hAnsiTheme="majorHAnsi" w:cstheme="majorBidi"/>
      <w:b/>
      <w:bCs/>
      <w:color w:val="4F81BD" w:themeColor="accent1"/>
    </w:rPr>
  </w:style>
  <w:style w:type="character" w:styleId="CommentReference">
    <w:name w:val="annotation reference"/>
    <w:basedOn w:val="DefaultParagraphFont"/>
    <w:semiHidden/>
    <w:unhideWhenUsed/>
    <w:rsid w:val="00E23B6B"/>
    <w:rPr>
      <w:sz w:val="16"/>
      <w:szCs w:val="16"/>
    </w:rPr>
  </w:style>
  <w:style w:type="paragraph" w:styleId="CommentText">
    <w:name w:val="annotation text"/>
    <w:basedOn w:val="Normal"/>
    <w:link w:val="CommentTextChar"/>
    <w:unhideWhenUsed/>
    <w:rsid w:val="00E23B6B"/>
    <w:rPr>
      <w:sz w:val="20"/>
      <w:szCs w:val="20"/>
    </w:rPr>
  </w:style>
  <w:style w:type="character" w:customStyle="1" w:styleId="CommentTextChar">
    <w:name w:val="Comment Text Char"/>
    <w:basedOn w:val="DefaultParagraphFont"/>
    <w:link w:val="CommentText"/>
    <w:rsid w:val="00E23B6B"/>
    <w:rPr>
      <w:sz w:val="20"/>
      <w:szCs w:val="20"/>
    </w:rPr>
  </w:style>
  <w:style w:type="paragraph" w:styleId="CommentSubject">
    <w:name w:val="annotation subject"/>
    <w:basedOn w:val="CommentText"/>
    <w:next w:val="CommentText"/>
    <w:link w:val="CommentSubjectChar"/>
    <w:semiHidden/>
    <w:unhideWhenUsed/>
    <w:rsid w:val="00E23B6B"/>
    <w:rPr>
      <w:b/>
      <w:bCs/>
    </w:rPr>
  </w:style>
  <w:style w:type="character" w:customStyle="1" w:styleId="CommentSubjectChar">
    <w:name w:val="Comment Subject Char"/>
    <w:basedOn w:val="CommentTextChar"/>
    <w:link w:val="CommentSubject"/>
    <w:semiHidden/>
    <w:rsid w:val="00E23B6B"/>
    <w:rPr>
      <w:b/>
      <w:bCs/>
      <w:sz w:val="20"/>
      <w:szCs w:val="20"/>
    </w:rPr>
  </w:style>
  <w:style w:type="table" w:styleId="TableGrid">
    <w:name w:val="Table Grid"/>
    <w:basedOn w:val="TableNormal"/>
    <w:rsid w:val="00385BCB"/>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
    <w:rsid w:val="00DC490B"/>
  </w:style>
  <w:style w:type="character" w:styleId="PlaceholderText">
    <w:name w:val="Placeholder Text"/>
    <w:basedOn w:val="DefaultParagraphFont"/>
    <w:semiHidden/>
    <w:rsid w:val="00DE240C"/>
    <w:rPr>
      <w:color w:val="808080"/>
    </w:rPr>
  </w:style>
  <w:style w:type="paragraph" w:styleId="TableofFigures">
    <w:name w:val="table of figures"/>
    <w:basedOn w:val="Normal"/>
    <w:next w:val="Normal"/>
    <w:uiPriority w:val="99"/>
    <w:unhideWhenUsed/>
    <w:rsid w:val="00C4091C"/>
    <w:pPr>
      <w:spacing w:after="0"/>
    </w:pPr>
  </w:style>
  <w:style w:type="character" w:customStyle="1" w:styleId="Heading1Char">
    <w:name w:val="Heading 1 Char"/>
    <w:basedOn w:val="DefaultParagraphFont"/>
    <w:link w:val="Heading1"/>
    <w:uiPriority w:val="9"/>
    <w:rsid w:val="00C4091C"/>
    <w:rPr>
      <w:rFonts w:asciiTheme="majorHAnsi" w:eastAsiaTheme="majorEastAsia" w:hAnsiTheme="majorHAnsi" w:cstheme="majorBidi"/>
      <w:b/>
      <w:bCs/>
      <w:color w:val="4F81BD" w:themeColor="accent1"/>
      <w:sz w:val="32"/>
      <w:szCs w:val="32"/>
    </w:rPr>
  </w:style>
  <w:style w:type="paragraph" w:styleId="Quote">
    <w:name w:val="Quote"/>
    <w:basedOn w:val="Normal"/>
    <w:next w:val="Normal"/>
    <w:link w:val="QuoteChar"/>
    <w:rsid w:val="005E111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rsid w:val="005E1117"/>
    <w:rPr>
      <w:i/>
      <w:iCs/>
      <w:color w:val="404040" w:themeColor="text1" w:themeTint="BF"/>
    </w:rPr>
  </w:style>
  <w:style w:type="paragraph" w:styleId="HTMLPreformatted">
    <w:name w:val="HTML Preformatted"/>
    <w:basedOn w:val="Normal"/>
    <w:link w:val="HTMLPreformattedChar"/>
    <w:uiPriority w:val="99"/>
    <w:semiHidden/>
    <w:unhideWhenUsed/>
    <w:rsid w:val="00B94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94245"/>
    <w:rPr>
      <w:rFonts w:ascii="Courier New" w:eastAsia="Times New Roman" w:hAnsi="Courier New" w:cs="Courier New"/>
      <w:sz w:val="20"/>
      <w:szCs w:val="20"/>
    </w:rPr>
  </w:style>
  <w:style w:type="character" w:styleId="HTMLCode">
    <w:name w:val="HTML Code"/>
    <w:basedOn w:val="DefaultParagraphFont"/>
    <w:uiPriority w:val="99"/>
    <w:unhideWhenUsed/>
    <w:rsid w:val="00B94245"/>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333CC9"/>
    <w:rPr>
      <w:color w:val="605E5C"/>
      <w:shd w:val="clear" w:color="auto" w:fill="E1DFDD"/>
    </w:rPr>
  </w:style>
  <w:style w:type="character" w:customStyle="1" w:styleId="Heading4Char">
    <w:name w:val="Heading 4 Char"/>
    <w:basedOn w:val="DefaultParagraphFont"/>
    <w:link w:val="Heading4"/>
    <w:uiPriority w:val="9"/>
    <w:rsid w:val="00CF6297"/>
    <w:rPr>
      <w:rFonts w:asciiTheme="majorHAnsi" w:eastAsiaTheme="majorEastAsia" w:hAnsiTheme="majorHAnsi" w:cstheme="majorBidi"/>
      <w:bCs/>
      <w:i/>
      <w:color w:val="4F81BD" w:themeColor="accent1"/>
    </w:rPr>
  </w:style>
  <w:style w:type="paragraph" w:styleId="EndnoteText">
    <w:name w:val="endnote text"/>
    <w:basedOn w:val="Normal"/>
    <w:link w:val="EndnoteTextChar"/>
    <w:semiHidden/>
    <w:unhideWhenUsed/>
    <w:rsid w:val="003570C8"/>
    <w:pPr>
      <w:spacing w:after="0"/>
    </w:pPr>
    <w:rPr>
      <w:sz w:val="20"/>
      <w:szCs w:val="20"/>
    </w:rPr>
  </w:style>
  <w:style w:type="character" w:customStyle="1" w:styleId="EndnoteTextChar">
    <w:name w:val="Endnote Text Char"/>
    <w:basedOn w:val="DefaultParagraphFont"/>
    <w:link w:val="EndnoteText"/>
    <w:semiHidden/>
    <w:rsid w:val="003570C8"/>
    <w:rPr>
      <w:sz w:val="20"/>
      <w:szCs w:val="20"/>
    </w:rPr>
  </w:style>
  <w:style w:type="character" w:styleId="EndnoteReference">
    <w:name w:val="endnote reference"/>
    <w:basedOn w:val="DefaultParagraphFont"/>
    <w:semiHidden/>
    <w:unhideWhenUsed/>
    <w:rsid w:val="003570C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96394">
      <w:bodyDiv w:val="1"/>
      <w:marLeft w:val="0"/>
      <w:marRight w:val="0"/>
      <w:marTop w:val="0"/>
      <w:marBottom w:val="0"/>
      <w:divBdr>
        <w:top w:val="none" w:sz="0" w:space="0" w:color="auto"/>
        <w:left w:val="none" w:sz="0" w:space="0" w:color="auto"/>
        <w:bottom w:val="none" w:sz="0" w:space="0" w:color="auto"/>
        <w:right w:val="none" w:sz="0" w:space="0" w:color="auto"/>
      </w:divBdr>
    </w:div>
    <w:div w:id="51466917">
      <w:bodyDiv w:val="1"/>
      <w:marLeft w:val="0"/>
      <w:marRight w:val="0"/>
      <w:marTop w:val="0"/>
      <w:marBottom w:val="0"/>
      <w:divBdr>
        <w:top w:val="none" w:sz="0" w:space="0" w:color="auto"/>
        <w:left w:val="none" w:sz="0" w:space="0" w:color="auto"/>
        <w:bottom w:val="none" w:sz="0" w:space="0" w:color="auto"/>
        <w:right w:val="none" w:sz="0" w:space="0" w:color="auto"/>
      </w:divBdr>
    </w:div>
    <w:div w:id="111829788">
      <w:bodyDiv w:val="1"/>
      <w:marLeft w:val="0"/>
      <w:marRight w:val="0"/>
      <w:marTop w:val="0"/>
      <w:marBottom w:val="0"/>
      <w:divBdr>
        <w:top w:val="none" w:sz="0" w:space="0" w:color="auto"/>
        <w:left w:val="none" w:sz="0" w:space="0" w:color="auto"/>
        <w:bottom w:val="none" w:sz="0" w:space="0" w:color="auto"/>
        <w:right w:val="none" w:sz="0" w:space="0" w:color="auto"/>
      </w:divBdr>
    </w:div>
    <w:div w:id="140007241">
      <w:bodyDiv w:val="1"/>
      <w:marLeft w:val="0"/>
      <w:marRight w:val="0"/>
      <w:marTop w:val="0"/>
      <w:marBottom w:val="0"/>
      <w:divBdr>
        <w:top w:val="none" w:sz="0" w:space="0" w:color="auto"/>
        <w:left w:val="none" w:sz="0" w:space="0" w:color="auto"/>
        <w:bottom w:val="none" w:sz="0" w:space="0" w:color="auto"/>
        <w:right w:val="none" w:sz="0" w:space="0" w:color="auto"/>
      </w:divBdr>
    </w:div>
    <w:div w:id="191455171">
      <w:bodyDiv w:val="1"/>
      <w:marLeft w:val="0"/>
      <w:marRight w:val="0"/>
      <w:marTop w:val="0"/>
      <w:marBottom w:val="0"/>
      <w:divBdr>
        <w:top w:val="none" w:sz="0" w:space="0" w:color="auto"/>
        <w:left w:val="none" w:sz="0" w:space="0" w:color="auto"/>
        <w:bottom w:val="none" w:sz="0" w:space="0" w:color="auto"/>
        <w:right w:val="none" w:sz="0" w:space="0" w:color="auto"/>
      </w:divBdr>
    </w:div>
    <w:div w:id="203911930">
      <w:bodyDiv w:val="1"/>
      <w:marLeft w:val="0"/>
      <w:marRight w:val="0"/>
      <w:marTop w:val="0"/>
      <w:marBottom w:val="0"/>
      <w:divBdr>
        <w:top w:val="none" w:sz="0" w:space="0" w:color="auto"/>
        <w:left w:val="none" w:sz="0" w:space="0" w:color="auto"/>
        <w:bottom w:val="none" w:sz="0" w:space="0" w:color="auto"/>
        <w:right w:val="none" w:sz="0" w:space="0" w:color="auto"/>
      </w:divBdr>
    </w:div>
    <w:div w:id="350880719">
      <w:bodyDiv w:val="1"/>
      <w:marLeft w:val="0"/>
      <w:marRight w:val="0"/>
      <w:marTop w:val="0"/>
      <w:marBottom w:val="0"/>
      <w:divBdr>
        <w:top w:val="none" w:sz="0" w:space="0" w:color="auto"/>
        <w:left w:val="none" w:sz="0" w:space="0" w:color="auto"/>
        <w:bottom w:val="none" w:sz="0" w:space="0" w:color="auto"/>
        <w:right w:val="none" w:sz="0" w:space="0" w:color="auto"/>
      </w:divBdr>
    </w:div>
    <w:div w:id="455636925">
      <w:bodyDiv w:val="1"/>
      <w:marLeft w:val="0"/>
      <w:marRight w:val="0"/>
      <w:marTop w:val="0"/>
      <w:marBottom w:val="0"/>
      <w:divBdr>
        <w:top w:val="none" w:sz="0" w:space="0" w:color="auto"/>
        <w:left w:val="none" w:sz="0" w:space="0" w:color="auto"/>
        <w:bottom w:val="none" w:sz="0" w:space="0" w:color="auto"/>
        <w:right w:val="none" w:sz="0" w:space="0" w:color="auto"/>
      </w:divBdr>
    </w:div>
    <w:div w:id="689910266">
      <w:bodyDiv w:val="1"/>
      <w:marLeft w:val="0"/>
      <w:marRight w:val="0"/>
      <w:marTop w:val="0"/>
      <w:marBottom w:val="0"/>
      <w:divBdr>
        <w:top w:val="none" w:sz="0" w:space="0" w:color="auto"/>
        <w:left w:val="none" w:sz="0" w:space="0" w:color="auto"/>
        <w:bottom w:val="none" w:sz="0" w:space="0" w:color="auto"/>
        <w:right w:val="none" w:sz="0" w:space="0" w:color="auto"/>
      </w:divBdr>
    </w:div>
    <w:div w:id="737751625">
      <w:bodyDiv w:val="1"/>
      <w:marLeft w:val="0"/>
      <w:marRight w:val="0"/>
      <w:marTop w:val="0"/>
      <w:marBottom w:val="0"/>
      <w:divBdr>
        <w:top w:val="none" w:sz="0" w:space="0" w:color="auto"/>
        <w:left w:val="none" w:sz="0" w:space="0" w:color="auto"/>
        <w:bottom w:val="none" w:sz="0" w:space="0" w:color="auto"/>
        <w:right w:val="none" w:sz="0" w:space="0" w:color="auto"/>
      </w:divBdr>
    </w:div>
    <w:div w:id="743180512">
      <w:bodyDiv w:val="1"/>
      <w:marLeft w:val="0"/>
      <w:marRight w:val="0"/>
      <w:marTop w:val="0"/>
      <w:marBottom w:val="0"/>
      <w:divBdr>
        <w:top w:val="none" w:sz="0" w:space="0" w:color="auto"/>
        <w:left w:val="none" w:sz="0" w:space="0" w:color="auto"/>
        <w:bottom w:val="none" w:sz="0" w:space="0" w:color="auto"/>
        <w:right w:val="none" w:sz="0" w:space="0" w:color="auto"/>
      </w:divBdr>
    </w:div>
    <w:div w:id="1104812091">
      <w:bodyDiv w:val="1"/>
      <w:marLeft w:val="0"/>
      <w:marRight w:val="0"/>
      <w:marTop w:val="0"/>
      <w:marBottom w:val="0"/>
      <w:divBdr>
        <w:top w:val="none" w:sz="0" w:space="0" w:color="auto"/>
        <w:left w:val="none" w:sz="0" w:space="0" w:color="auto"/>
        <w:bottom w:val="none" w:sz="0" w:space="0" w:color="auto"/>
        <w:right w:val="none" w:sz="0" w:space="0" w:color="auto"/>
      </w:divBdr>
    </w:div>
    <w:div w:id="1152600364">
      <w:bodyDiv w:val="1"/>
      <w:marLeft w:val="0"/>
      <w:marRight w:val="0"/>
      <w:marTop w:val="0"/>
      <w:marBottom w:val="0"/>
      <w:divBdr>
        <w:top w:val="none" w:sz="0" w:space="0" w:color="auto"/>
        <w:left w:val="none" w:sz="0" w:space="0" w:color="auto"/>
        <w:bottom w:val="none" w:sz="0" w:space="0" w:color="auto"/>
        <w:right w:val="none" w:sz="0" w:space="0" w:color="auto"/>
      </w:divBdr>
    </w:div>
    <w:div w:id="1240865322">
      <w:bodyDiv w:val="1"/>
      <w:marLeft w:val="0"/>
      <w:marRight w:val="0"/>
      <w:marTop w:val="0"/>
      <w:marBottom w:val="0"/>
      <w:divBdr>
        <w:top w:val="none" w:sz="0" w:space="0" w:color="auto"/>
        <w:left w:val="none" w:sz="0" w:space="0" w:color="auto"/>
        <w:bottom w:val="none" w:sz="0" w:space="0" w:color="auto"/>
        <w:right w:val="none" w:sz="0" w:space="0" w:color="auto"/>
      </w:divBdr>
    </w:div>
    <w:div w:id="1356269222">
      <w:bodyDiv w:val="1"/>
      <w:marLeft w:val="0"/>
      <w:marRight w:val="0"/>
      <w:marTop w:val="0"/>
      <w:marBottom w:val="0"/>
      <w:divBdr>
        <w:top w:val="none" w:sz="0" w:space="0" w:color="auto"/>
        <w:left w:val="none" w:sz="0" w:space="0" w:color="auto"/>
        <w:bottom w:val="none" w:sz="0" w:space="0" w:color="auto"/>
        <w:right w:val="none" w:sz="0" w:space="0" w:color="auto"/>
      </w:divBdr>
    </w:div>
    <w:div w:id="1402751128">
      <w:bodyDiv w:val="1"/>
      <w:marLeft w:val="0"/>
      <w:marRight w:val="0"/>
      <w:marTop w:val="0"/>
      <w:marBottom w:val="0"/>
      <w:divBdr>
        <w:top w:val="none" w:sz="0" w:space="0" w:color="auto"/>
        <w:left w:val="none" w:sz="0" w:space="0" w:color="auto"/>
        <w:bottom w:val="none" w:sz="0" w:space="0" w:color="auto"/>
        <w:right w:val="none" w:sz="0" w:space="0" w:color="auto"/>
      </w:divBdr>
    </w:div>
    <w:div w:id="1429930364">
      <w:bodyDiv w:val="1"/>
      <w:marLeft w:val="0"/>
      <w:marRight w:val="0"/>
      <w:marTop w:val="0"/>
      <w:marBottom w:val="0"/>
      <w:divBdr>
        <w:top w:val="none" w:sz="0" w:space="0" w:color="auto"/>
        <w:left w:val="none" w:sz="0" w:space="0" w:color="auto"/>
        <w:bottom w:val="none" w:sz="0" w:space="0" w:color="auto"/>
        <w:right w:val="none" w:sz="0" w:space="0" w:color="auto"/>
      </w:divBdr>
    </w:div>
    <w:div w:id="1583561589">
      <w:bodyDiv w:val="1"/>
      <w:marLeft w:val="0"/>
      <w:marRight w:val="0"/>
      <w:marTop w:val="0"/>
      <w:marBottom w:val="0"/>
      <w:divBdr>
        <w:top w:val="none" w:sz="0" w:space="0" w:color="auto"/>
        <w:left w:val="none" w:sz="0" w:space="0" w:color="auto"/>
        <w:bottom w:val="none" w:sz="0" w:space="0" w:color="auto"/>
        <w:right w:val="none" w:sz="0" w:space="0" w:color="auto"/>
      </w:divBdr>
    </w:div>
    <w:div w:id="1639452695">
      <w:bodyDiv w:val="1"/>
      <w:marLeft w:val="0"/>
      <w:marRight w:val="0"/>
      <w:marTop w:val="0"/>
      <w:marBottom w:val="0"/>
      <w:divBdr>
        <w:top w:val="none" w:sz="0" w:space="0" w:color="auto"/>
        <w:left w:val="none" w:sz="0" w:space="0" w:color="auto"/>
        <w:bottom w:val="none" w:sz="0" w:space="0" w:color="auto"/>
        <w:right w:val="none" w:sz="0" w:space="0" w:color="auto"/>
      </w:divBdr>
    </w:div>
    <w:div w:id="1668054660">
      <w:bodyDiv w:val="1"/>
      <w:marLeft w:val="0"/>
      <w:marRight w:val="0"/>
      <w:marTop w:val="0"/>
      <w:marBottom w:val="0"/>
      <w:divBdr>
        <w:top w:val="none" w:sz="0" w:space="0" w:color="auto"/>
        <w:left w:val="none" w:sz="0" w:space="0" w:color="auto"/>
        <w:bottom w:val="none" w:sz="0" w:space="0" w:color="auto"/>
        <w:right w:val="none" w:sz="0" w:space="0" w:color="auto"/>
      </w:divBdr>
    </w:div>
    <w:div w:id="1733887372">
      <w:bodyDiv w:val="1"/>
      <w:marLeft w:val="0"/>
      <w:marRight w:val="0"/>
      <w:marTop w:val="0"/>
      <w:marBottom w:val="0"/>
      <w:divBdr>
        <w:top w:val="none" w:sz="0" w:space="0" w:color="auto"/>
        <w:left w:val="none" w:sz="0" w:space="0" w:color="auto"/>
        <w:bottom w:val="none" w:sz="0" w:space="0" w:color="auto"/>
        <w:right w:val="none" w:sz="0" w:space="0" w:color="auto"/>
      </w:divBdr>
    </w:div>
    <w:div w:id="1922445741">
      <w:bodyDiv w:val="1"/>
      <w:marLeft w:val="0"/>
      <w:marRight w:val="0"/>
      <w:marTop w:val="0"/>
      <w:marBottom w:val="0"/>
      <w:divBdr>
        <w:top w:val="none" w:sz="0" w:space="0" w:color="auto"/>
        <w:left w:val="none" w:sz="0" w:space="0" w:color="auto"/>
        <w:bottom w:val="none" w:sz="0" w:space="0" w:color="auto"/>
        <w:right w:val="none" w:sz="0" w:space="0" w:color="auto"/>
      </w:divBdr>
    </w:div>
    <w:div w:id="1974287982">
      <w:bodyDiv w:val="1"/>
      <w:marLeft w:val="0"/>
      <w:marRight w:val="0"/>
      <w:marTop w:val="0"/>
      <w:marBottom w:val="0"/>
      <w:divBdr>
        <w:top w:val="none" w:sz="0" w:space="0" w:color="auto"/>
        <w:left w:val="none" w:sz="0" w:space="0" w:color="auto"/>
        <w:bottom w:val="none" w:sz="0" w:space="0" w:color="auto"/>
        <w:right w:val="none" w:sz="0" w:space="0" w:color="auto"/>
      </w:divBdr>
    </w:div>
    <w:div w:id="2106655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youtube.com/embed/_TycjDn9WYE?si=HJAZlky46zWndbLE" TargetMode="External"/><Relationship Id="rId18" Type="http://schemas.openxmlformats.org/officeDocument/2006/relationships/hyperlink" Target="https://dashboard.contoso.com/alice" TargetMode="External"/><Relationship Id="rId26" Type="http://schemas.openxmlformats.org/officeDocument/2006/relationships/image" Target="media/image11.png"/><Relationship Id="rId21" Type="http://schemas.openxmlformats.org/officeDocument/2006/relationships/hyperlink" Target="https://wiki.contoso.com/john" TargetMode="External"/><Relationship Id="rId34" Type="http://schemas.openxmlformats.org/officeDocument/2006/relationships/image" Target="media/image15.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mermaid.js.org/" TargetMode="External"/><Relationship Id="rId25" Type="http://schemas.openxmlformats.org/officeDocument/2006/relationships/image" Target="media/image10.gif"/><Relationship Id="rId33" Type="http://schemas.openxmlformats.org/officeDocument/2006/relationships/hyperlink" Target="https://www.zotero.org/support/word_processor_plugin_usage"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s://dashboard.contoso.com/john" TargetMode="External"/><Relationship Id="rId29" Type="http://schemas.openxmlformats.org/officeDocument/2006/relationships/hyperlink" Target="https://www.zotero.org/support/word_processor_plugin_usag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9.png"/><Relationship Id="rId32" Type="http://schemas.openxmlformats.org/officeDocument/2006/relationships/image" Target="media/image14.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gif"/><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www.pexels.com/photo/funny-dog-sitting-in-snow-at-a-forest-edge-19296608/" TargetMode="External"/><Relationship Id="rId10" Type="http://schemas.openxmlformats.org/officeDocument/2006/relationships/image" Target="media/image2.png"/><Relationship Id="rId19" Type="http://schemas.openxmlformats.org/officeDocument/2006/relationships/hyperlink" Target="https://wiki.contoso.com/alice" TargetMode="External"/><Relationship Id="rId31" Type="http://schemas.openxmlformats.org/officeDocument/2006/relationships/hyperlink" Target="https://www.zotero.org/support/word_processor_plugin_installation" TargetMode="External"/><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hyperlink" Target="https://player.vimeo.com/video/266248400?h=79807d2eed&amp;title=0&amp;byline=0&amp;portrait=0" TargetMode="External"/><Relationship Id="rId22" Type="http://schemas.openxmlformats.org/officeDocument/2006/relationships/image" Target="media/image7.gif"/><Relationship Id="rId27" Type="http://schemas.openxmlformats.org/officeDocument/2006/relationships/image" Target="media/image12.png"/><Relationship Id="rId30" Type="http://schemas.openxmlformats.org/officeDocument/2006/relationships/hyperlink" Target="https://www.zotero.org/support/installation" TargetMode="External"/><Relationship Id="rId35" Type="http://schemas.openxmlformats.org/officeDocument/2006/relationships/hyperlink" Target="https://www.pexels.com/photo/medium-short-coated-white-dog-on-white-textile-2607544/" TargetMode="Externa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Per04</b:Tag>
    <b:SourceType>JournalArticle</b:SourceType>
    <b:Guid>{51E84082-EF83-49A2-B3C6-69EBAE38F64B}</b:Guid>
    <b:Title>Writing a research article: advice to beginners</b:Title>
    <b:JournalName>International Journal for Quality in Health Care</b:JournalName>
    <b:Year>2004</b:Year>
    <b:Pages>191-192</b:Pages>
    <b:Author>
      <b:Author>
        <b:NameList>
          <b:Person>
            <b:Last>Perneger</b:Last>
            <b:Middle>V.</b:Middle>
            <b:First>Thomas</b:First>
          </b:Person>
          <b:Person>
            <b:Last>Hudelson</b:Last>
            <b:Middle>M.</b:Middle>
            <b:First>Patricia</b:First>
          </b:Person>
        </b:NameList>
      </b:Author>
    </b:Author>
    <b:RefOrder>2</b:RefOrder>
  </b:Source>
  <b:Source>
    <b:Tag>Hol07</b:Tag>
    <b:SourceType>Book</b:SourceType>
    <b:Guid>{BD333C70-0BAB-4F4F-962D-0E5B94D87510}</b:Guid>
    <b:Title>Doing and Writing Qualitative Research</b:Title>
    <b:Year>2007</b:Year>
    <b:Publisher>SAGE Publications Ltd</b:Publisher>
    <b:Author>
      <b:Author>
        <b:NameList>
          <b:Person>
            <b:Last>Holliday</b:Last>
            <b:First>Adrian</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9997012-F355-44F0-988C-08F923840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3282</Words>
  <Characters>18708</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wel KAMINSKI</dc:creator>
  <cp:keywords/>
  <cp:lastModifiedBy>Pawel KAMINSKI</cp:lastModifiedBy>
  <cp:revision>412</cp:revision>
  <dcterms:created xsi:type="dcterms:W3CDTF">2023-12-13T09:43:00Z</dcterms:created>
  <dcterms:modified xsi:type="dcterms:W3CDTF">2024-01-26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pi0SZDu"/&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